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5AB67" w14:textId="4B7397F4"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541BB93C"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 xml:space="preserve">Liam </w:t>
      </w:r>
      <w:r w:rsidR="00D56AB2" w:rsidRPr="00D56AB2">
        <w:t>Kendall</w:t>
      </w:r>
      <w:r w:rsidR="00D56AB2" w:rsidRPr="00D56AB2">
        <w:rPr>
          <w:vertAlign w:val="superscript"/>
        </w:rPr>
        <w:t>1</w:t>
      </w:r>
      <w:r w:rsidR="00D56AB2">
        <w:t xml:space="preserve">, </w:t>
      </w:r>
      <w:commentRangeStart w:id="0"/>
      <w:r w:rsidR="00FB305B">
        <w:t>Jose</w:t>
      </w:r>
      <w:r>
        <w:t xml:space="preserve"> B</w:t>
      </w:r>
      <w:r w:rsidR="00FB305B">
        <w:t>. Lanuza</w:t>
      </w:r>
      <w:r w:rsidR="00476502">
        <w:rPr>
          <w:vertAlign w:val="superscript"/>
        </w:rPr>
        <w:t>1</w:t>
      </w:r>
      <w:commentRangeEnd w:id="0"/>
      <w:r w:rsidR="00A5042A">
        <w:rPr>
          <w:rStyle w:val="CommentReference"/>
          <w:rFonts w:asciiTheme="minorHAnsi" w:hAnsiTheme="minorHAnsi" w:cstheme="minorBidi"/>
          <w:lang w:val="en-GB"/>
        </w:rPr>
        <w:commentReference w:id="0"/>
      </w:r>
      <w:r>
        <w:t>,</w:t>
      </w:r>
      <w:r w:rsidR="00F97FE1">
        <w:t xml:space="preserve"> </w:t>
      </w:r>
      <w:proofErr w:type="spellStart"/>
      <w:r w:rsidR="00547B12">
        <w:t>Romina</w:t>
      </w:r>
      <w:proofErr w:type="spellEnd"/>
      <w:r w:rsidR="00547B12">
        <w:t xml:space="preserve"> </w:t>
      </w:r>
      <w:r w:rsidR="00547B12" w:rsidRPr="00547B12">
        <w:t>Rader</w:t>
      </w:r>
      <w:r w:rsidR="00547B12" w:rsidRPr="00547B12">
        <w:rPr>
          <w:vertAlign w:val="superscript"/>
        </w:rPr>
        <w:t>1</w:t>
      </w:r>
      <w:r w:rsidR="00547B12">
        <w:t xml:space="preserve">, </w:t>
      </w:r>
      <w:r w:rsidR="0014789D" w:rsidRPr="00547B12">
        <w:t>Mark</w:t>
      </w:r>
      <w:r w:rsidR="0014789D">
        <w:t xml:space="preserve"> Hall, </w:t>
      </w:r>
      <w:r w:rsidR="00F94D30">
        <w:t>Jamie Stavert</w:t>
      </w:r>
      <w:r w:rsidR="00BD4600">
        <w:rPr>
          <w:vertAlign w:val="superscript"/>
        </w:rPr>
        <w:t>1</w:t>
      </w:r>
      <w:bookmarkStart w:id="1" w:name="_GoBack"/>
      <w:bookmarkEnd w:id="1"/>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2FE58C61" w:rsidR="00476502" w:rsidRDefault="00476502" w:rsidP="000D1A18">
      <w:pPr>
        <w:spacing w:line="480" w:lineRule="auto"/>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38789183" w14:textId="77777777" w:rsidR="00547B12" w:rsidRDefault="00547B12" w:rsidP="000D1A18">
      <w:pPr>
        <w:spacing w:line="480" w:lineRule="auto"/>
      </w:pPr>
    </w:p>
    <w:p w14:paraId="1F8175B6" w14:textId="693F47E4" w:rsidR="00476502" w:rsidRDefault="00476502" w:rsidP="000D1A18">
      <w:pPr>
        <w:spacing w:line="480" w:lineRule="auto"/>
      </w:pPr>
      <w:r>
        <w:br w:type="page"/>
      </w:r>
    </w:p>
    <w:p w14:paraId="70AD79BE" w14:textId="4A245187" w:rsidR="001E3F8F" w:rsidRPr="001E3F8F" w:rsidRDefault="001E3F8F" w:rsidP="000D1A18">
      <w:pPr>
        <w:spacing w:line="480" w:lineRule="auto"/>
        <w:rPr>
          <w:b/>
        </w:rPr>
      </w:pPr>
      <w:r w:rsidRPr="001E3F8F">
        <w:rPr>
          <w:b/>
        </w:rPr>
        <w:lastRenderedPageBreak/>
        <w:t>Abstract</w:t>
      </w:r>
    </w:p>
    <w:p w14:paraId="448D9664" w14:textId="4BF4D267" w:rsidR="00E1649B" w:rsidRDefault="005D5AB5" w:rsidP="000D1A18">
      <w:pPr>
        <w:spacing w:line="480" w:lineRule="auto"/>
      </w:pPr>
      <w:r>
        <w:t xml:space="preserve">A major knowledge gap </w:t>
      </w:r>
      <w:r w:rsidR="00231A71">
        <w:t>exists on</w:t>
      </w:r>
      <w:r>
        <w:t xml:space="preserve"> how </w:t>
      </w:r>
      <w:r w:rsidR="00B00BA4">
        <w:t xml:space="preserve">environmental factors </w:t>
      </w:r>
      <w:r w:rsidR="004619A5">
        <w:t>drive</w:t>
      </w:r>
      <w:r w:rsidR="00B00BA4">
        <w:t xml:space="preserve"> </w:t>
      </w:r>
      <w:r>
        <w:t>c</w:t>
      </w:r>
      <w:r w:rsidR="00D900EF">
        <w:t xml:space="preserve">omposition of </w:t>
      </w:r>
      <w:r w:rsidR="00722809">
        <w:t>pollinator</w:t>
      </w:r>
      <w:r w:rsidR="00D900EF">
        <w:t xml:space="preserve"> communities</w:t>
      </w:r>
      <w:r w:rsidR="00FC3BF7">
        <w:t xml:space="preserve"> </w:t>
      </w:r>
      <w:r w:rsidR="00B00BA4">
        <w:t xml:space="preserve">across </w:t>
      </w:r>
      <w:r w:rsidR="00231A71">
        <w:t>large</w:t>
      </w:r>
      <w:r w:rsidR="00B00BA4">
        <w:t xml:space="preserve"> scales</w:t>
      </w:r>
      <w:r w:rsidR="008E2444">
        <w:fldChar w:fldCharType="begin"/>
      </w:r>
      <w:r w:rsidR="00452826">
        <w: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instrText>
      </w:r>
      <w:r w:rsidR="008E2444">
        <w:fldChar w:fldCharType="separate"/>
      </w:r>
      <w:r w:rsidR="00452826" w:rsidRPr="00452826">
        <w:rPr>
          <w:szCs w:val="24"/>
          <w:vertAlign w:val="superscript"/>
        </w:rPr>
        <w:t>1,2</w:t>
      </w:r>
      <w:r w:rsidR="008E2444">
        <w:fldChar w:fldCharType="end"/>
      </w:r>
      <w:r w:rsidR="00AE7504">
        <w:t>.</w:t>
      </w:r>
      <w:r w:rsidR="00D900EF">
        <w:t xml:space="preserve"> </w:t>
      </w:r>
      <w:r w:rsidR="0058380E">
        <w:t>Cl</w:t>
      </w:r>
      <w:r w:rsidR="00063D91">
        <w:t xml:space="preserve">imate </w:t>
      </w:r>
      <w:r w:rsidR="004619A5">
        <w:t>is thought to have a</w:t>
      </w:r>
      <w:r w:rsidR="00063D91">
        <w:t xml:space="preserve"> strong influence</w:t>
      </w:r>
      <w:r w:rsidR="0058380E">
        <w:t xml:space="preserve"> </w:t>
      </w:r>
      <w:r w:rsidR="00E81AE9">
        <w:t>on pollinator community composition</w:t>
      </w:r>
      <w:r w:rsidR="00063D91">
        <w:t xml:space="preserve"> </w:t>
      </w:r>
      <w:r w:rsidR="0058380E">
        <w:t>because insects have limited ability to regulate body temperature</w:t>
      </w:r>
      <w:r w:rsidR="00161807">
        <w:t xml:space="preserve"> and are thus more sensitive to </w:t>
      </w:r>
      <w:r w:rsidR="00596A41">
        <w:t>temperature</w:t>
      </w:r>
      <w:r w:rsidR="00161807">
        <w:t xml:space="preserve"> extremes</w:t>
      </w:r>
      <w:r w:rsidR="008E2444">
        <w:fldChar w:fldCharType="begin"/>
      </w:r>
      <w:r w:rsidR="00452826">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rsidR="008E2444">
        <w:fldChar w:fldCharType="separate"/>
      </w:r>
      <w:r w:rsidR="00452826" w:rsidRPr="00452826">
        <w:rPr>
          <w:szCs w:val="24"/>
          <w:vertAlign w:val="superscript"/>
        </w:rPr>
        <w:t>3</w:t>
      </w:r>
      <w:r w:rsidR="008E2444">
        <w:fldChar w:fldCharType="end"/>
      </w:r>
      <w:r w:rsidR="0058380E">
        <w:t>.</w:t>
      </w:r>
      <w:r w:rsidR="00063D91">
        <w:t xml:space="preserve"> However, </w:t>
      </w:r>
      <w:r w:rsidR="00E1649B">
        <w:t xml:space="preserve">there is very little </w:t>
      </w:r>
      <w:r w:rsidR="00B30198">
        <w:t>evidence</w:t>
      </w:r>
      <w:r w:rsidR="00E1649B">
        <w:t xml:space="preserve"> of how climate drives </w:t>
      </w:r>
      <w:r w:rsidR="00B76F57">
        <w:t xml:space="preserve">composition of </w:t>
      </w:r>
      <w:r w:rsidR="00E1649B">
        <w:t>plant-pollinat</w:t>
      </w:r>
      <w:r w:rsidR="008E2444">
        <w:t xml:space="preserve">or </w:t>
      </w:r>
      <w:r w:rsidR="00E81AE9">
        <w:t xml:space="preserve">interactions </w:t>
      </w:r>
      <w:r w:rsidR="008E2444">
        <w:t>at the global scale</w:t>
      </w:r>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r w:rsidR="004B3A65">
        <w:t xml:space="preserve">Here we </w:t>
      </w:r>
      <w:r w:rsidR="00B76F57">
        <w:t xml:space="preserve">analyse 184 </w:t>
      </w:r>
      <w:r w:rsidR="000C11D4">
        <w:t>p</w:t>
      </w:r>
      <w:r w:rsidR="00B76239">
        <w:t>lant-pollinator</w:t>
      </w:r>
      <w:r w:rsidR="000C11D4">
        <w:t xml:space="preserve"> networks</w:t>
      </w:r>
      <w:r w:rsidR="00B76F57">
        <w:t xml:space="preserve"> from all five major climate zones to </w:t>
      </w:r>
      <w:r w:rsidR="00D206C2">
        <w:t xml:space="preserve">show </w:t>
      </w:r>
      <w:r w:rsidR="00FF5599">
        <w:t>that climate</w:t>
      </w:r>
      <w:r w:rsidR="00B76F57">
        <w:t xml:space="preserve"> </w:t>
      </w:r>
      <w:r w:rsidR="00A50644">
        <w:t>drives</w:t>
      </w:r>
      <w:r>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s</w:t>
      </w:r>
      <w:r w:rsidR="00C44DFE">
        <w:t xml:space="preserve"> </w:t>
      </w:r>
      <w:r w:rsidR="00D206C2">
        <w:t xml:space="preserve">that </w:t>
      </w:r>
      <w:r w:rsidR="00E81AE9">
        <w:t>e</w:t>
      </w:r>
      <w:r w:rsidR="00231A71">
        <w:t>cological generalism</w:t>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of pollinator taxa varies across climate zones</w:t>
      </w:r>
      <w:r w:rsidR="00E81AE9">
        <w:t>. R</w:t>
      </w:r>
      <w:r w:rsidR="00231A71">
        <w:t>elative to other taxa, non-</w:t>
      </w:r>
      <w:proofErr w:type="spellStart"/>
      <w:r w:rsidR="00231A71">
        <w:t>syrphid</w:t>
      </w:r>
      <w:proofErr w:type="spellEnd"/>
      <w:r w:rsidR="00231A71">
        <w:t xml:space="preserve"> Diptera had the greatest proportion of links in polar climates, while </w:t>
      </w:r>
      <w:r w:rsidR="00E81C59">
        <w:t>bees</w:t>
      </w:r>
      <w:r w:rsidR="004619A5">
        <w:t xml:space="preserve"> </w:t>
      </w:r>
      <w:r w:rsidR="00231A71">
        <w:t xml:space="preserve">and </w:t>
      </w:r>
      <w:proofErr w:type="spellStart"/>
      <w:r w:rsidR="004619A5">
        <w:t>syrphid</w:t>
      </w:r>
      <w:proofErr w:type="spellEnd"/>
      <w:r w:rsidR="004619A5">
        <w:t xml:space="preserve"> flies</w:t>
      </w:r>
      <w:r w:rsidR="00231A71">
        <w:t xml:space="preserve"> dominated networks in the continental zone</w:t>
      </w:r>
      <w:r w:rsidR="004619A5">
        <w:t>.</w:t>
      </w:r>
      <w:r w:rsidR="00B21632">
        <w:t xml:space="preserve"> The effect of climate zone explained more variation </w:t>
      </w:r>
      <w:r w:rsidR="00E81AE9">
        <w:t xml:space="preserve">in pollinator community composition </w:t>
      </w:r>
      <w:r w:rsidR="00B21632">
        <w:t>than latitude, highlighting the ecological nuances that are overlooked in the latitudinal gradient debate</w:t>
      </w:r>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r w:rsidR="00B21632">
        <w:t>.</w:t>
      </w:r>
      <w:r w:rsidR="00C44DFE">
        <w:t xml:space="preserve"> </w:t>
      </w:r>
      <w:r w:rsidR="00B76F57">
        <w:t xml:space="preserve">Our analysis provides substantial advances in </w:t>
      </w:r>
      <w:r w:rsidR="00547B12">
        <w:t>knowledge of</w:t>
      </w:r>
      <w:r w:rsidR="00B76F57">
        <w:t xml:space="preserve"> </w:t>
      </w:r>
      <w:r w:rsidR="00024B33">
        <w:t>how response diversity influences community composition</w:t>
      </w:r>
      <w:r w:rsidR="00E81AE9">
        <w:t xml:space="preserve"> at the global scale</w:t>
      </w:r>
      <w:r w:rsidR="00024B33">
        <w:t xml:space="preserve">, and supports the need for greater research effort to understand </w:t>
      </w:r>
      <w:r w:rsidR="00B76F57">
        <w:t>the</w:t>
      </w:r>
      <w:r w:rsidR="008846B5">
        <w:t xml:space="preserve"> </w:t>
      </w:r>
      <w:r>
        <w:t>vulnerabili</w:t>
      </w:r>
      <w:r w:rsidR="00D2716B">
        <w:t xml:space="preserve">ty of </w:t>
      </w:r>
      <w:r w:rsidR="00C15BA5">
        <w:t xml:space="preserve">plant-pollinator </w:t>
      </w:r>
      <w:r w:rsidR="00D2716B">
        <w:t>interactions</w:t>
      </w:r>
      <w:r>
        <w:t xml:space="preserve"> to global environmental change.</w:t>
      </w:r>
      <w:r w:rsidR="00431878">
        <w:t xml:space="preserve"> </w:t>
      </w:r>
    </w:p>
    <w:p w14:paraId="06CF5AEA" w14:textId="77777777" w:rsidR="000136B1" w:rsidRDefault="000136B1" w:rsidP="000D1A18">
      <w:pPr>
        <w:spacing w:line="480" w:lineRule="auto"/>
      </w:pPr>
    </w:p>
    <w:p w14:paraId="6E588A45" w14:textId="77777777" w:rsidR="001E3F8F" w:rsidRPr="001E3F8F" w:rsidRDefault="001E3F8F" w:rsidP="000D1A18">
      <w:pPr>
        <w:spacing w:line="480" w:lineRule="auto"/>
        <w:rPr>
          <w:b/>
        </w:rPr>
      </w:pPr>
      <w:r w:rsidRPr="001E3F8F">
        <w:rPr>
          <w:b/>
        </w:rPr>
        <w:t>Main</w:t>
      </w:r>
    </w:p>
    <w:p w14:paraId="27979BCC" w14:textId="61192D16" w:rsidR="00A50644" w:rsidRDefault="00D2716B" w:rsidP="000D1A18">
      <w:pPr>
        <w:spacing w:line="480" w:lineRule="auto"/>
      </w:pPr>
      <w:r>
        <w:t>T</w:t>
      </w:r>
      <w:r w:rsidR="00CF21A0">
        <w:t xml:space="preserve">emperature </w:t>
      </w:r>
      <w:r w:rsidR="00547B12">
        <w:t>has a strong influence on plant-</w:t>
      </w:r>
      <w:r w:rsidR="00CF21A0">
        <w:t>pollinator interactions</w:t>
      </w:r>
      <w:r>
        <w:t>.</w:t>
      </w:r>
      <w:r w:rsidR="00CF21A0">
        <w:t xml:space="preserve"> </w:t>
      </w:r>
      <w:r w:rsidR="00F571FD">
        <w:t>T</w:t>
      </w:r>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r w:rsidR="00172973">
        <w:t>.</w:t>
      </w:r>
      <w:r w:rsidR="009361F0">
        <w:t xml:space="preserve"> </w:t>
      </w:r>
      <w:r w:rsidR="0087043A">
        <w:t>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t>are generally</w:t>
      </w:r>
      <w:r w:rsidR="001A1FC8">
        <w:t xml:space="preserve"> </w:t>
      </w:r>
      <w:r w:rsidR="003B44C6">
        <w:t xml:space="preserve">thought to be </w:t>
      </w:r>
      <w:r w:rsidR="001A1FC8">
        <w:t xml:space="preserve">more </w:t>
      </w:r>
      <w:r w:rsidR="00FB417D">
        <w:t>cold-</w:t>
      </w:r>
      <w:r w:rsidR="001A1FC8">
        <w:t xml:space="preserve">tolerant </w:t>
      </w:r>
      <w:r w:rsidR="001A1FC8">
        <w:lastRenderedPageBreak/>
        <w:t xml:space="preserve">than other flying insects and </w:t>
      </w:r>
      <w:r w:rsidR="003B44C6">
        <w:t>have been</w:t>
      </w:r>
      <w:r w:rsidR="00A11020">
        <w:t xml:space="preserve"> recorded as</w:t>
      </w:r>
      <w:r w:rsidR="003B44C6">
        <w:t xml:space="preserve"> the most common</w:t>
      </w:r>
      <w:r w:rsidR="00FB417D">
        <w:t xml:space="preserve"> flower visitors 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r w:rsidR="000C11D4">
        <w:t xml:space="preserve">, as well as </w:t>
      </w:r>
      <w:r w:rsidR="00A336DF">
        <w:t>at sites with cooler temperatures</w:t>
      </w:r>
      <w:r w:rsidR="000C11D4">
        <w:t xml:space="preserve"> in other</w:t>
      </w:r>
      <w:r w:rsidR="00A336DF">
        <w:t xml:space="preserve"> climate zones</w:t>
      </w:r>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r w:rsidR="000C11D4">
        <w:t xml:space="preserve"> </w:t>
      </w:r>
      <w:r w:rsidR="0087043A">
        <w:t xml:space="preserve"> </w:t>
      </w:r>
      <w:r w:rsidR="007A4544">
        <w:t>Bees are most abundant and diverse in warm arid regions</w:t>
      </w:r>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r w:rsidR="00FE4DE0">
        <w:t>, and are generally less active during winter and in cold, inclement weather</w:t>
      </w:r>
      <w:r w:rsidR="007A4544">
        <w:t xml:space="preserve">. </w:t>
      </w:r>
      <w:r w:rsidR="00FE4DE0">
        <w:t>This r</w:t>
      </w:r>
      <w:r w:rsidR="00425FA9">
        <w:t>esponse diversity among taxa</w:t>
      </w:r>
      <w:r w:rsidR="009152E4">
        <w:t xml:space="preserve"> provid</w:t>
      </w:r>
      <w:r w:rsidR="00024B33">
        <w:t>es</w:t>
      </w:r>
      <w:r w:rsidR="009152E4">
        <w:t xml:space="preserve"> buffering effects for ecosystem function and delivery of ecosystem services</w:t>
      </w:r>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r w:rsidR="00425FA9">
        <w:t>Yet evidence</w:t>
      </w:r>
      <w:r>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p>
    <w:p w14:paraId="7E40AAAF" w14:textId="77777777" w:rsidR="00A50644" w:rsidRDefault="00A50644" w:rsidP="000D1A18">
      <w:pPr>
        <w:spacing w:line="480" w:lineRule="auto"/>
      </w:pPr>
    </w:p>
    <w:p w14:paraId="29543E90" w14:textId="7CC587A6" w:rsidR="001F1081" w:rsidRDefault="00E81AE9" w:rsidP="000D1A18">
      <w:pPr>
        <w:spacing w:line="480" w:lineRule="auto"/>
      </w:pPr>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 xml:space="preserve">. </w:t>
      </w:r>
      <w:r w:rsidR="00D54523">
        <w:t>The</w:t>
      </w:r>
      <w:r w:rsidR="00D2716B">
        <w:t xml:space="preserve"> small number of studies that have </w:t>
      </w:r>
      <w:r w:rsidR="00D54523">
        <w:t xml:space="preserve">identified effects of climate </w:t>
      </w:r>
      <w:r w:rsidR="000C11D4">
        <w:t>on plant-</w:t>
      </w:r>
      <w:r w:rsidR="00D2716B">
        <w:t xml:space="preserve">pollinator networks ha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Large-scale a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er patterns in network metrics</w:t>
      </w:r>
      <w:r w:rsidR="00F03E28">
        <w:t xml:space="preserve"> and species richness</w:t>
      </w:r>
      <w:r w:rsidR="004B3A65">
        <w:t xml:space="preserve">, </w:t>
      </w:r>
      <w:r>
        <w:t>with limited discussion of</w:t>
      </w:r>
      <w:r w:rsidR="004B3A65">
        <w:t xml:space="preserve"> taxonomic identity or community composition</w:t>
      </w:r>
      <w:r w:rsidR="001706FC">
        <w:fldChar w:fldCharType="begin"/>
      </w:r>
      <w:r>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Pr>
          <w:rFonts w:ascii="Cambria Math" w:hAnsi="Cambria Math" w:cs="Cambria Math"/>
        </w:rPr>
        <w:instrText>‐</w:instrText>
      </w:r>
      <w:r>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Pr="00E81AE9">
        <w:rPr>
          <w:szCs w:val="24"/>
          <w:vertAlign w:val="superscript"/>
        </w:rPr>
        <w:t>18–20</w:t>
      </w:r>
      <w:r w:rsidR="001706FC">
        <w:fldChar w:fldCharType="end"/>
      </w:r>
      <w:r w:rsidR="001A1FC8">
        <w:t xml:space="preserve">. </w:t>
      </w:r>
      <w:r w:rsidR="00F03E28">
        <w:t xml:space="preserve">Where </w:t>
      </w:r>
      <w:proofErr w:type="spellStart"/>
      <w:r w:rsidR="00F03E28">
        <w:t>biogeographical</w:t>
      </w:r>
      <w:proofErr w:type="spellEnd"/>
      <w:r w:rsidR="00F03E28">
        <w:t xml:space="preserve"> gradients were considered, the focus has traditionally been on testing the effects of </w:t>
      </w:r>
      <w:r w:rsidR="00425FA9">
        <w:t>latitude</w:t>
      </w:r>
      <w:r w:rsidR="00F03E28">
        <w:t xml:space="preserve"> on network interactions</w:t>
      </w:r>
      <w:r w:rsidR="00F03E28">
        <w:fldChar w:fldCharType="begin"/>
      </w:r>
      <w:r>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Pr="00E81AE9">
        <w:rPr>
          <w:szCs w:val="24"/>
          <w:vertAlign w:val="superscript"/>
        </w:rPr>
        <w:t>21,22</w:t>
      </w:r>
      <w:r w:rsidR="00F03E28">
        <w:fldChar w:fldCharType="end"/>
      </w:r>
      <w:r w:rsidR="00F03E28">
        <w:t xml:space="preserve">. However, latitude is a poor proxy for </w:t>
      </w:r>
      <w:r w:rsidR="00E56D0C">
        <w:t xml:space="preserve">the environmental nuances that drive community-level interactions, and historical </w:t>
      </w:r>
      <w:r w:rsidR="00F03E28">
        <w:t>focus</w:t>
      </w:r>
      <w:r w:rsidR="000D1A18">
        <w:t xml:space="preserve"> on the latitudinal gradient as a predictor</w:t>
      </w:r>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r w:rsidR="001F1081">
        <w:t xml:space="preserve">empirical </w:t>
      </w:r>
      <w:r w:rsidR="008B580D">
        <w:t xml:space="preserve">evidence, for the first time, that climate zone </w:t>
      </w:r>
      <w:r w:rsidR="00BB0774">
        <w:t>moderates</w:t>
      </w:r>
      <w:r w:rsidR="008B580D">
        <w:t xml:space="preserve"> </w:t>
      </w:r>
      <w:r w:rsidR="000D1A18">
        <w:t>variation in</w:t>
      </w:r>
      <w:r w:rsidR="008B580D">
        <w:t xml:space="preserve"> </w:t>
      </w:r>
      <w:r w:rsidR="00BB0774">
        <w:t>the relative proportion</w:t>
      </w:r>
      <w:r w:rsidR="007D0779">
        <w:t>s</w:t>
      </w:r>
      <w:r w:rsidR="00BB0774">
        <w:t xml:space="preserve"> of insect taxa in </w:t>
      </w:r>
      <w:r w:rsidR="008B580D">
        <w:t>plant-pollinator networks.</w:t>
      </w:r>
      <w:r w:rsidR="001E3F8F">
        <w:t xml:space="preserve"> </w:t>
      </w:r>
    </w:p>
    <w:p w14:paraId="73639D8B" w14:textId="77777777" w:rsidR="001F1081" w:rsidRDefault="001F1081" w:rsidP="000D1A18">
      <w:pPr>
        <w:spacing w:line="480" w:lineRule="auto"/>
      </w:pPr>
    </w:p>
    <w:p w14:paraId="388D8D44" w14:textId="514B5644" w:rsidR="00374977" w:rsidRDefault="000C11D4" w:rsidP="000D1A18">
      <w:pPr>
        <w:spacing w:line="480" w:lineRule="auto"/>
      </w:pPr>
      <w:r>
        <w:t xml:space="preserve">We conducted an exhaustive search of peer-reviewed literature and research theses published online and collated 184 community networks linking flowering plants to insect pollinators or </w:t>
      </w:r>
      <w:r>
        <w:lastRenderedPageBreak/>
        <w:t xml:space="preserve">flower visitors (see Methods). Hereafter, we refer to these as plant-pollinator networks. </w:t>
      </w:r>
      <w:r w:rsidR="0014789D">
        <w:t>At the global scale,</w:t>
      </w:r>
      <w:r w:rsidR="00526312">
        <w:t xml:space="preserve"> we found that</w:t>
      </w:r>
      <w:r w:rsidR="0014789D">
        <w:t xml:space="preserve"> </w:t>
      </w:r>
      <w:proofErr w:type="spellStart"/>
      <w:r w:rsidR="00827627">
        <w:t>Köppen</w:t>
      </w:r>
      <w:proofErr w:type="spellEnd"/>
      <w:r w:rsidR="00827627">
        <w:t xml:space="preserve"> </w:t>
      </w:r>
      <w:r w:rsidR="0014789D">
        <w:t>c</w:t>
      </w:r>
      <w:r w:rsidR="001F1081">
        <w:t>limate zone</w:t>
      </w:r>
      <w:r w:rsidR="0014789D">
        <w:t xml:space="preserve"> drives</w:t>
      </w:r>
      <w:r w:rsidR="000D1A18">
        <w:t xml:space="preserve"> compositional dissimilarities between plant-pollinator </w:t>
      </w:r>
      <w:r w:rsidR="001F1081">
        <w:t>interactions</w:t>
      </w:r>
      <w:r w:rsidR="00374977" w:rsidRPr="00780135">
        <w:t xml:space="preserve"> (PERMANOVA, F</w:t>
      </w:r>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composition of </w:t>
      </w:r>
      <w:r w:rsidR="001F1081">
        <w:t xml:space="preserve">tropical and arid zone </w:t>
      </w:r>
      <w:r w:rsidR="00374977">
        <w:t xml:space="preserve">plant-pollinator </w:t>
      </w:r>
      <w:r w:rsidR="001F1081">
        <w:t>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r w:rsidR="00374977">
        <w:t xml:space="preserve">The composition of </w:t>
      </w:r>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w:t>
      </w:r>
      <w:proofErr w:type="spellStart"/>
      <w:r w:rsidR="00374977" w:rsidRPr="00780135">
        <w:t>Tukey</w:t>
      </w:r>
      <w:r w:rsidR="00374977">
        <w:t>’s</w:t>
      </w:r>
      <w:proofErr w:type="spellEnd"/>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val="en-US"/>
        </w:rPr>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8">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32AB0262"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p>
    <w:p w14:paraId="17E448EB" w14:textId="77777777" w:rsidR="0014789D" w:rsidRDefault="0014789D" w:rsidP="000D1A18">
      <w:pPr>
        <w:spacing w:line="480" w:lineRule="auto"/>
      </w:pPr>
    </w:p>
    <w:p w14:paraId="62D3C026" w14:textId="096AD7A3" w:rsidR="00955FE0" w:rsidRDefault="0041226A" w:rsidP="00D12B34">
      <w:pPr>
        <w:spacing w:line="480" w:lineRule="auto"/>
      </w:pPr>
      <w:r>
        <w:t xml:space="preserve">One dipteran family (Syrphidae) and one hymenopteran family (Apidae) </w:t>
      </w:r>
      <w:r w:rsidR="00827627">
        <w:t>had</w:t>
      </w:r>
      <w:r>
        <w:t xml:space="preserve"> over one-quarter (28%) of </w:t>
      </w:r>
      <w:r w:rsidR="004A0BDA">
        <w:t xml:space="preserve">total </w:t>
      </w:r>
      <w:r>
        <w:t>links across all networks (</w:t>
      </w:r>
      <w:r w:rsidR="00955FE0">
        <w:t>Table 1</w:t>
      </w:r>
      <w:r>
        <w:t xml:space="preserve">). </w:t>
      </w:r>
      <w:r w:rsidR="00684FBD">
        <w:t xml:space="preserve">To explore taxonomic differences in pollinator </w:t>
      </w:r>
      <w:proofErr w:type="spellStart"/>
      <w:r w:rsidR="0040151A">
        <w:t>generalism</w:t>
      </w:r>
      <w:proofErr w:type="spellEnd"/>
      <w:r w:rsidR="00684FBD">
        <w:t xml:space="preserve"> </w:t>
      </w:r>
      <w:r w:rsidR="0040151A">
        <w:t>(i.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see Methods) and </w:t>
      </w:r>
      <w:r w:rsidR="00684FBD">
        <w:t xml:space="preserve">grouped pollinator species </w:t>
      </w:r>
      <w:r w:rsidR="00AB22E9">
        <w:t>by functional groupings</w:t>
      </w:r>
      <w:r w:rsidR="00443DEF">
        <w:t xml:space="preserve"> that reflect key pollinator taxa</w:t>
      </w:r>
      <w:r w:rsidR="00684FBD">
        <w:t xml:space="preserve">: </w:t>
      </w:r>
      <w:commentRangeStart w:id="2"/>
      <w:r w:rsidR="00AB22E9">
        <w:t>Syrphidae, non-</w:t>
      </w:r>
      <w:proofErr w:type="spellStart"/>
      <w:r w:rsidR="00AB22E9">
        <w:t>syrphid</w:t>
      </w:r>
      <w:proofErr w:type="spellEnd"/>
      <w:r w:rsidR="00AB22E9">
        <w:t xml:space="preserve"> </w:t>
      </w:r>
      <w:commentRangeEnd w:id="2"/>
      <w:r w:rsidR="004A5744">
        <w:rPr>
          <w:rStyle w:val="CommentReference"/>
          <w:rFonts w:asciiTheme="minorHAnsi" w:hAnsiTheme="minorHAnsi" w:cstheme="minorBidi"/>
          <w:lang w:val="en-GB"/>
        </w:rPr>
        <w:commentReference w:id="2"/>
      </w:r>
      <w:r w:rsidR="00684FBD">
        <w:t xml:space="preserve">Diptera, </w:t>
      </w:r>
      <w:r w:rsidR="00AB22E9">
        <w:t xml:space="preserve">Bees, </w:t>
      </w:r>
      <w:commentRangeStart w:id="3"/>
      <w:r w:rsidR="00AB22E9">
        <w:t xml:space="preserve">non-bee </w:t>
      </w:r>
      <w:r w:rsidR="00684FBD">
        <w:t>Hymenoptera</w:t>
      </w:r>
      <w:commentRangeEnd w:id="3"/>
      <w:r w:rsidR="00FA2E8F">
        <w:rPr>
          <w:rStyle w:val="CommentReference"/>
          <w:rFonts w:asciiTheme="minorHAnsi" w:hAnsiTheme="minorHAnsi" w:cstheme="minorBidi"/>
          <w:lang w:val="en-GB"/>
        </w:rPr>
        <w:commentReference w:id="3"/>
      </w:r>
      <w:r w:rsidR="00684FBD">
        <w:t>, Lepidoptera, Coleoptera.</w:t>
      </w:r>
      <w:r w:rsidR="00C73A6A">
        <w:t xml:space="preserve"> We accounted for variation among networks by including an </w:t>
      </w:r>
      <w:r w:rsidR="00C73A6A" w:rsidRPr="00780135">
        <w:t xml:space="preserve">offset </w:t>
      </w:r>
      <w:r w:rsidR="00C73A6A">
        <w:t xml:space="preserve">term in the absolute </w:t>
      </w:r>
      <w:proofErr w:type="spellStart"/>
      <w:r w:rsidR="00C73A6A">
        <w:t>generalism</w:t>
      </w:r>
      <w:proofErr w:type="spellEnd"/>
      <w:r w:rsidR="00C73A6A">
        <w:t xml:space="preserve">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The interaction between ‘pollinator taxa : climate zone’ was the best predictor for p</w:t>
      </w:r>
      <w:commentRangeStart w:id="4"/>
      <w:r w:rsidR="008B580D">
        <w:t xml:space="preserve">ollinator </w:t>
      </w:r>
      <w:proofErr w:type="spellStart"/>
      <w:r w:rsidR="008B580D">
        <w:t>generalism</w:t>
      </w:r>
      <w:proofErr w:type="spellEnd"/>
      <w:r w:rsidR="00B21632">
        <w:t xml:space="preserve"> </w:t>
      </w:r>
      <w:commentRangeEnd w:id="4"/>
      <w:r w:rsidR="0040151A">
        <w:rPr>
          <w:rStyle w:val="CommentReference"/>
          <w:rFonts w:asciiTheme="minorHAnsi" w:hAnsiTheme="minorHAnsi" w:cstheme="minorBidi"/>
          <w:lang w:val="en-GB"/>
        </w:rPr>
        <w:commentReference w:id="4"/>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 xml:space="preserve">5, </w:t>
      </w:r>
      <w:r w:rsidR="008B580D" w:rsidRPr="00EE2431">
        <w:t>ΔWAIC:</w:t>
      </w:r>
      <w:r w:rsidR="008B580D">
        <w:t xml:space="preserve"> </w:t>
      </w:r>
      <w:r w:rsidR="008B580D" w:rsidRPr="00EB037A">
        <w:t>-592.62</w:t>
      </w:r>
      <w:r w:rsidR="008B580D">
        <w:t xml:space="preserve">). </w:t>
      </w:r>
    </w:p>
    <w:p w14:paraId="7A6A8B7B" w14:textId="1373C702" w:rsidR="00955FE0" w:rsidRPr="00955FE0" w:rsidRDefault="00955FE0" w:rsidP="00D12B34">
      <w:pPr>
        <w:spacing w:line="480" w:lineRule="auto"/>
        <w:rPr>
          <w:b/>
        </w:rPr>
      </w:pPr>
      <w:r w:rsidRPr="00955FE0">
        <w:rPr>
          <w:b/>
        </w:rPr>
        <w:t>Table 1: Top ten pollinator families with the greatest proportion of total links</w:t>
      </w:r>
      <w:r>
        <w:rPr>
          <w:b/>
        </w:rPr>
        <w:t xml:space="preserve"> (n = 44,468)</w:t>
      </w:r>
      <w:r w:rsidRPr="00955FE0">
        <w:rPr>
          <w:b/>
        </w:rPr>
        <w:t xml:space="preserve"> across all networks. </w:t>
      </w:r>
      <w:r w:rsidRPr="00955FE0">
        <w:rPr>
          <w:b/>
          <w:highlight w:val="yellow"/>
        </w:rPr>
        <w:t xml:space="preserve">See </w:t>
      </w:r>
      <w:commentRangeStart w:id="5"/>
      <w:r w:rsidRPr="00955FE0">
        <w:rPr>
          <w:b/>
          <w:highlight w:val="yellow"/>
        </w:rPr>
        <w:t>S1 Data</w:t>
      </w:r>
      <w:r w:rsidRPr="00955FE0">
        <w:rPr>
          <w:b/>
        </w:rPr>
        <w:t xml:space="preserve"> </w:t>
      </w:r>
      <w:commentRangeEnd w:id="5"/>
      <w:r w:rsidR="00BB0774">
        <w:rPr>
          <w:rStyle w:val="CommentReference"/>
          <w:rFonts w:asciiTheme="minorHAnsi" w:hAnsiTheme="minorHAnsi" w:cstheme="minorBidi"/>
          <w:lang w:val="en-GB"/>
        </w:rPr>
        <w:commentReference w:id="5"/>
      </w:r>
      <w:r w:rsidRPr="00955FE0">
        <w:rPr>
          <w:b/>
        </w:rPr>
        <w:t>for full lis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r>
              <w:t>Syrphidae</w:t>
            </w:r>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r>
              <w:t>Apidae</w:t>
            </w:r>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proofErr w:type="spellStart"/>
            <w:r>
              <w:t>Halictidae</w:t>
            </w:r>
            <w:proofErr w:type="spellEnd"/>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proofErr w:type="spellStart"/>
            <w:r>
              <w:t>Tachinidae</w:t>
            </w:r>
            <w:proofErr w:type="spellEnd"/>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proofErr w:type="spellStart"/>
            <w:r>
              <w:t>Andrenidae</w:t>
            </w:r>
            <w:proofErr w:type="spellEnd"/>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proofErr w:type="spellStart"/>
            <w:r>
              <w:t>Megachilidae</w:t>
            </w:r>
            <w:proofErr w:type="spellEnd"/>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proofErr w:type="spellStart"/>
            <w:r>
              <w:t>Muscidae</w:t>
            </w:r>
            <w:proofErr w:type="spellEnd"/>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r>
              <w:t>Bombyliidae</w:t>
            </w:r>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proofErr w:type="spellStart"/>
            <w:r>
              <w:lastRenderedPageBreak/>
              <w:t>Crabronidae</w:t>
            </w:r>
            <w:proofErr w:type="spellEnd"/>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proofErr w:type="spellStart"/>
            <w:r>
              <w:t>Vespidae</w:t>
            </w:r>
            <w:proofErr w:type="spellEnd"/>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54C00990" w:rsidR="00FC31FA" w:rsidRDefault="008C355D" w:rsidP="00FC31FA">
      <w:pPr>
        <w:spacing w:line="480" w:lineRule="auto"/>
        <w:rPr>
          <w:b/>
        </w:rPr>
      </w:pPr>
      <w:r>
        <w:t xml:space="preserve">Relative to other pollinator taxa, bees </w:t>
      </w:r>
      <w:r w:rsidR="000448B9">
        <w:t>had the greatest proportion of links</w:t>
      </w:r>
      <w:r>
        <w:t xml:space="preserve"> in tropical, temperate and continental climate zones (Figure 2A). In </w:t>
      </w:r>
      <w:commentRangeStart w:id="6"/>
      <w:r>
        <w:t xml:space="preserve">the arid zone, non-bee Hymenoptera </w:t>
      </w:r>
      <w:commentRangeEnd w:id="6"/>
      <w:r w:rsidR="000E1A3C">
        <w:rPr>
          <w:rStyle w:val="CommentReference"/>
          <w:rFonts w:asciiTheme="minorHAnsi" w:hAnsiTheme="minorHAnsi" w:cstheme="minorBidi"/>
          <w:lang w:val="en-GB"/>
        </w:rPr>
        <w:commentReference w:id="6"/>
      </w:r>
      <w:r>
        <w:t xml:space="preserve">had similar levels of proportional </w:t>
      </w:r>
      <w:proofErr w:type="spellStart"/>
      <w:r>
        <w:t>generalism</w:t>
      </w:r>
      <w:proofErr w:type="spellEnd"/>
      <w:r>
        <w:t xml:space="preserve"> to bees</w:t>
      </w:r>
      <w:r w:rsidR="000E1A3C">
        <w:t>. In</w:t>
      </w:r>
      <w:r>
        <w:t xml:space="preserve"> the polar zone, </w:t>
      </w:r>
      <w:r w:rsidR="000E1A3C">
        <w:t>non-</w:t>
      </w:r>
      <w:proofErr w:type="spellStart"/>
      <w:r w:rsidR="000E1A3C">
        <w:t>syrphid</w:t>
      </w:r>
      <w:proofErr w:type="spellEnd"/>
      <w:r w:rsidR="000E1A3C">
        <w:t xml:space="preserve"> Diptera had the highest level of proportional </w:t>
      </w:r>
      <w:proofErr w:type="spellStart"/>
      <w:r w:rsidR="000E1A3C">
        <w:t>generalism</w:t>
      </w:r>
      <w:proofErr w:type="spellEnd"/>
      <w:r w:rsidR="00AD21E4">
        <w:t xml:space="preserve"> </w:t>
      </w:r>
      <w:r w:rsidR="000E1A3C">
        <w:t>(Figure 2A).</w:t>
      </w:r>
      <w:r w:rsidR="00AD21E4">
        <w:t xml:space="preserve"> </w:t>
      </w:r>
      <w:r w:rsidR="008B580D">
        <w:t>A</w:t>
      </w:r>
      <w:r w:rsidR="008B580D" w:rsidRPr="00EE2431">
        <w:t>cross all climate zones</w:t>
      </w:r>
      <w:r w:rsidR="008B580D">
        <w:t>,</w:t>
      </w:r>
      <w:r w:rsidR="000E1A3C">
        <w:t xml:space="preserve"> except polar,</w:t>
      </w:r>
      <w:r w:rsidR="008B580D" w:rsidRPr="00EE2431">
        <w:t xml:space="preserve"> </w:t>
      </w:r>
      <w:r w:rsidR="008B580D">
        <w:t xml:space="preserve">we found that </w:t>
      </w:r>
      <w:r w:rsidR="008B580D" w:rsidRPr="00EE2431">
        <w:t xml:space="preserve">bees </w:t>
      </w:r>
      <w:r w:rsidR="000F1A10">
        <w:t xml:space="preserve">showed greater absolute </w:t>
      </w:r>
      <w:proofErr w:type="spellStart"/>
      <w:r w:rsidR="008B580D" w:rsidRPr="00EE2431">
        <w:t>generalis</w:t>
      </w:r>
      <w:r w:rsidR="000F1A10">
        <w:t>m</w:t>
      </w:r>
      <w:proofErr w:type="spellEnd"/>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ur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zone</w:t>
      </w:r>
      <w:r w:rsidR="00EE0D54">
        <w:t xml:space="preserve"> (Figure 3)</w:t>
      </w:r>
      <w:r w:rsidR="004A5744">
        <w:t>.</w:t>
      </w:r>
      <w:r w:rsidR="008B580D" w:rsidRPr="00EE2431">
        <w:t xml:space="preserve"> </w:t>
      </w:r>
      <w:r w:rsidR="00FC31FA">
        <w:t xml:space="preserve">Syrphidae had the highest proportion of total links across all networks, and recorded the highest number of plant partners in polar zones, but </w:t>
      </w:r>
      <w:r w:rsidR="00E81AE9">
        <w:t>did not show the highest</w:t>
      </w:r>
      <w:r w:rsidR="00FC31FA">
        <w:t xml:space="preserve"> proportional </w:t>
      </w:r>
      <w:proofErr w:type="spellStart"/>
      <w:r w:rsidR="00FC31FA">
        <w:t>generalism</w:t>
      </w:r>
      <w:proofErr w:type="spellEnd"/>
      <w:r w:rsidR="00FC31FA">
        <w:t xml:space="preserve"> in any climate zone (Figure 2</w:t>
      </w:r>
      <w:r w:rsidR="00E81AE9">
        <w:t>)</w:t>
      </w:r>
      <w:r w:rsidR="00FC31FA">
        <w:t xml:space="preserve">. We separated Syrphidae from other Diptera, because they are common and recognisable pollinators, were the most common fly visitors in our dataset, and because analysing </w:t>
      </w:r>
      <w:r w:rsidR="008F5166">
        <w:t>all</w:t>
      </w:r>
      <w:r w:rsidR="00FC31FA">
        <w:t xml:space="preserve"> data at family level was not possible, due to the high number of </w:t>
      </w:r>
      <w:proofErr w:type="spellStart"/>
      <w:r w:rsidR="00FC31FA">
        <w:t>zeros</w:t>
      </w:r>
      <w:proofErr w:type="spellEnd"/>
      <w:r w:rsidR="00FC31FA">
        <w:t xml:space="preserve"> across most insect families. </w:t>
      </w:r>
      <w:commentRangeStart w:id="7"/>
      <w:r w:rsidR="00FC31FA">
        <w:t xml:space="preserve">Therefore, </w:t>
      </w:r>
      <w:commentRangeStart w:id="8"/>
      <w:r w:rsidR="00FC31FA">
        <w:t>this result is likely an artefact of our groupings</w:t>
      </w:r>
      <w:commentRangeEnd w:id="8"/>
      <w:r w:rsidR="00FC31FA">
        <w:rPr>
          <w:rStyle w:val="CommentReference"/>
          <w:rFonts w:asciiTheme="minorHAnsi" w:hAnsiTheme="minorHAnsi" w:cstheme="minorBidi"/>
          <w:lang w:val="en-GB"/>
        </w:rPr>
        <w:commentReference w:id="8"/>
      </w:r>
      <w:r w:rsidR="00FC31FA">
        <w:t>, not an indication that Syrphidae are not important pollinators.</w:t>
      </w:r>
      <w:r w:rsidR="0079322E">
        <w:t xml:space="preserve"> </w:t>
      </w:r>
      <w:commentRangeEnd w:id="7"/>
      <w:r w:rsidR="0071157C">
        <w:rPr>
          <w:rStyle w:val="CommentReference"/>
          <w:rFonts w:asciiTheme="minorHAnsi" w:hAnsiTheme="minorHAnsi" w:cstheme="minorBidi"/>
          <w:lang w:val="en-GB"/>
        </w:rPr>
        <w:commentReference w:id="7"/>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r>
        <w:rPr>
          <w:b/>
          <w:noProof/>
          <w:sz w:val="36"/>
          <w:lang w:val="en-US"/>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9"/>
                    <a:stretch>
                      <a:fillRect/>
                    </a:stretch>
                  </pic:blipFill>
                  <pic:spPr>
                    <a:xfrm>
                      <a:off x="0" y="0"/>
                      <a:ext cx="6070600" cy="4552950"/>
                    </a:xfrm>
                    <a:prstGeom prst="rect">
                      <a:avLst/>
                    </a:prstGeom>
                  </pic:spPr>
                </pic:pic>
              </a:graphicData>
            </a:graphic>
          </wp:inline>
        </w:drawing>
      </w:r>
    </w:p>
    <w:p w14:paraId="35EAEDEA" w14:textId="30F55684" w:rsidR="008B580D" w:rsidRDefault="008B580D" w:rsidP="000D1A18">
      <w:pPr>
        <w:spacing w:line="480" w:lineRule="auto"/>
      </w:pPr>
      <w:r w:rsidRPr="005B6969">
        <w:rPr>
          <w:b/>
        </w:rPr>
        <w:t xml:space="preserve">Figure </w:t>
      </w:r>
      <w:r w:rsidR="001F3D41">
        <w:rPr>
          <w:b/>
        </w:rPr>
        <w:t>2</w:t>
      </w:r>
      <w:r w:rsidRPr="005B6969">
        <w:rPr>
          <w:b/>
        </w:rPr>
        <w:t>.</w:t>
      </w:r>
      <w:r w:rsidRPr="005B6969">
        <w:t xml:space="preserve"> A) </w:t>
      </w:r>
      <w:commentRangeStart w:id="9"/>
      <w:commentRangeStart w:id="10"/>
      <w:r w:rsidRPr="005B6969">
        <w:t xml:space="preserve">Model-estimated proportion of network </w:t>
      </w:r>
      <w:commentRangeEnd w:id="9"/>
      <w:r w:rsidR="0040151A">
        <w:rPr>
          <w:rStyle w:val="CommentReference"/>
          <w:rFonts w:asciiTheme="minorHAnsi" w:hAnsiTheme="minorHAnsi" w:cstheme="minorBidi"/>
          <w:lang w:val="en-GB"/>
        </w:rPr>
        <w:commentReference w:id="9"/>
      </w:r>
      <w:r w:rsidRPr="005B6969">
        <w:t>links</w:t>
      </w:r>
      <w:r w:rsidR="008C355D">
        <w:t xml:space="preserve"> (proportional </w:t>
      </w:r>
      <w:proofErr w:type="spellStart"/>
      <w:r w:rsidR="008C355D">
        <w:t>generalism</w:t>
      </w:r>
      <w:proofErr w:type="spellEnd"/>
      <w:r w:rsidR="008C355D">
        <w:t>)</w:t>
      </w:r>
      <w:commentRangeEnd w:id="10"/>
      <w:r w:rsidR="0071157C">
        <w:rPr>
          <w:rStyle w:val="CommentReference"/>
          <w:rFonts w:asciiTheme="minorHAnsi" w:hAnsiTheme="minorHAnsi" w:cstheme="minorBidi"/>
          <w:lang w:val="en-GB"/>
        </w:rPr>
        <w:commentReference w:id="10"/>
      </w:r>
      <w:r w:rsidRPr="005B6969">
        <w:t xml:space="preserve"> and (B) </w:t>
      </w:r>
      <w:commentRangeStart w:id="11"/>
      <w:r w:rsidR="008C355D">
        <w:t xml:space="preserve">species-level </w:t>
      </w:r>
      <w:commentRangeEnd w:id="11"/>
      <w:r w:rsidR="00970195">
        <w:rPr>
          <w:rStyle w:val="CommentReference"/>
          <w:rFonts w:asciiTheme="minorHAnsi" w:hAnsiTheme="minorHAnsi" w:cstheme="minorBidi"/>
          <w:lang w:val="en-GB"/>
        </w:rPr>
        <w:commentReference w:id="11"/>
      </w:r>
      <w:r w:rsidR="00970195">
        <w:t>absolute</w:t>
      </w:r>
      <w:r w:rsidRPr="005B6969">
        <w:t xml:space="preserve"> </w:t>
      </w:r>
      <w:proofErr w:type="spellStart"/>
      <w:r>
        <w:t>generalism</w:t>
      </w:r>
      <w:proofErr w:type="spellEnd"/>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proofErr w:type="spellStart"/>
      <w:r>
        <w:t>generalism</w:t>
      </w:r>
      <w:proofErr w:type="spellEnd"/>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val="en-US"/>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331F6041" w:rsidR="008B580D" w:rsidRPr="00EE2431" w:rsidRDefault="008B580D" w:rsidP="00827627">
      <w:pPr>
        <w:tabs>
          <w:tab w:val="left" w:pos="5361"/>
        </w:tabs>
        <w:spacing w:line="480" w:lineRule="auto"/>
        <w:rPr>
          <w:i/>
        </w:rPr>
      </w:pPr>
      <w:r w:rsidRPr="0026242A">
        <w:rPr>
          <w:b/>
        </w:rPr>
        <w:t xml:space="preserve">Figure </w:t>
      </w:r>
      <w:r w:rsidR="001F3D41">
        <w:rPr>
          <w:b/>
        </w:rPr>
        <w:t>3</w:t>
      </w:r>
      <w:commentRangeStart w:id="12"/>
      <w:r w:rsidRPr="0026242A">
        <w:t xml:space="preserve"> Global map of </w:t>
      </w:r>
      <w:r w:rsidR="000E1A3C">
        <w:t xml:space="preserve">absolute </w:t>
      </w:r>
      <w:proofErr w:type="spellStart"/>
      <w:r>
        <w:t>generalism</w:t>
      </w:r>
      <w:proofErr w:type="spellEnd"/>
      <w:r>
        <w:t xml:space="preserve"> for </w:t>
      </w:r>
      <w:r w:rsidRPr="0026242A">
        <w:t xml:space="preserve">each pollinator </w:t>
      </w:r>
      <w:r>
        <w:t xml:space="preserve">taxonomic </w:t>
      </w:r>
      <w:r w:rsidRPr="0026242A">
        <w:t xml:space="preserve">group within climate zones. Circles represent individual networks. Circle size is relative to </w:t>
      </w:r>
      <w:r>
        <w:t xml:space="preserve">the model estimates for pollinator </w:t>
      </w:r>
      <w:proofErr w:type="spellStart"/>
      <w:r>
        <w:t>generalism</w:t>
      </w:r>
      <w:proofErr w:type="spellEnd"/>
      <w:r>
        <w:t xml:space="preserve"> (number of plant partners) for </w:t>
      </w:r>
      <w:r w:rsidRPr="0026242A">
        <w:t>each pollinator taxonomic group within each network.</w:t>
      </w:r>
      <w:commentRangeEnd w:id="12"/>
      <w:r w:rsidR="00D176C2">
        <w:rPr>
          <w:rStyle w:val="CommentReference"/>
          <w:rFonts w:asciiTheme="minorHAnsi" w:hAnsiTheme="minorHAnsi" w:cstheme="minorBidi"/>
          <w:lang w:val="en-GB"/>
        </w:rPr>
        <w:commentReference w:id="12"/>
      </w:r>
    </w:p>
    <w:p w14:paraId="51817499" w14:textId="77777777" w:rsidR="008B580D" w:rsidRDefault="008B580D" w:rsidP="000D1A18">
      <w:pPr>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
    </w:p>
    <w:p w14:paraId="0E1A9E38" w14:textId="41F736EB" w:rsidR="000F0590" w:rsidRDefault="00955FE0" w:rsidP="000D1A18">
      <w:pPr>
        <w:spacing w:line="480" w:lineRule="auto"/>
      </w:pPr>
      <w:r>
        <w:lastRenderedPageBreak/>
        <w:t>There are multiple ways to measure generalisation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w:t>
      </w:r>
      <w:proofErr w:type="spellStart"/>
      <w:r>
        <w:t>generalism</w:t>
      </w:r>
      <w:proofErr w:type="spellEnd"/>
      <w:r>
        <w:t xml:space="preserve">, </w:t>
      </w:r>
      <w:r w:rsidR="00BB0774">
        <w:t>which are quantitative representations of network linkages</w:t>
      </w:r>
      <w:r>
        <w:t xml:space="preserve">. </w:t>
      </w:r>
      <w:r w:rsidR="00FE1F7D">
        <w:t xml:space="preserve">Our results highlight how focusing only on actual numbers of links in network studies overlooks important community-level information about plant-pollinator communities. </w:t>
      </w:r>
      <w:r>
        <w:t xml:space="preserve">For example, Syrphidae had the highest number of plant partners in polar climates, and the greatest proportion of network links in continental climates (Figure 2). Similarly, bees visited the most plant species in tropical zones, but had the greatest proportion of network </w:t>
      </w:r>
      <w:r w:rsidR="00D90ADA">
        <w:t>links in continental zones (higher than Syrphidae).</w:t>
      </w:r>
      <w:r w:rsidR="00FE1F7D">
        <w:t xml:space="preserve"> Non-</w:t>
      </w:r>
      <w:proofErr w:type="spellStart"/>
      <w:r w:rsidR="00FE1F7D">
        <w:t>syrphid</w:t>
      </w:r>
      <w:proofErr w:type="spellEnd"/>
      <w:r w:rsidR="00FE1F7D">
        <w:t xml:space="preserve"> Diptera were recorded on fewer plant partners, in absolute terms, across all networks; but, relative to other taxa and other climate zones, </w:t>
      </w:r>
      <w:r w:rsidR="001C3C12">
        <w:t>they</w:t>
      </w:r>
      <w:r w:rsidR="00FE1F7D">
        <w:t xml:space="preserve"> were the most dominant pollinator in polar zones</w:t>
      </w:r>
      <w:r w:rsidR="00BB0774">
        <w:t xml:space="preserve"> (Figure 2)</w:t>
      </w:r>
      <w:r w:rsidR="00FE1F7D">
        <w:t>.</w:t>
      </w:r>
      <w:r w:rsidR="0006732A">
        <w:t xml:space="preserve"> </w:t>
      </w:r>
      <w:commentRangeStart w:id="13"/>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r w:rsidR="001C3C12">
        <w:t>importance in the system.</w:t>
      </w:r>
      <w:r w:rsidR="0006732A">
        <w:t xml:space="preserve"> </w:t>
      </w:r>
      <w:commentRangeEnd w:id="13"/>
      <w:r w:rsidR="0071157C">
        <w:rPr>
          <w:rStyle w:val="CommentReference"/>
          <w:rFonts w:asciiTheme="minorHAnsi" w:hAnsiTheme="minorHAnsi" w:cstheme="minorBidi"/>
          <w:lang w:val="en-GB"/>
        </w:rPr>
        <w:commentReference w:id="13"/>
      </w:r>
    </w:p>
    <w:p w14:paraId="2C025433" w14:textId="77777777" w:rsidR="001C3C12" w:rsidRDefault="001C3C12" w:rsidP="000D1A18">
      <w:pPr>
        <w:spacing w:line="480" w:lineRule="auto"/>
      </w:pPr>
    </w:p>
    <w:p w14:paraId="7428BFA1" w14:textId="1059FB66" w:rsidR="00690CE2" w:rsidRDefault="00705F24" w:rsidP="000D1A18">
      <w:pPr>
        <w:spacing w:line="480" w:lineRule="auto"/>
      </w:pPr>
      <w:r>
        <w:t>Our</w:t>
      </w:r>
      <w:r w:rsidR="00C73A6A">
        <w:t xml:space="preserve"> results provide empirical evidence that non-</w:t>
      </w:r>
      <w:proofErr w:type="spellStart"/>
      <w:r w:rsidR="00C73A6A">
        <w:t>syrphid</w:t>
      </w:r>
      <w:proofErr w:type="spellEnd"/>
      <w:r w:rsidR="00C73A6A">
        <w:t xml:space="preserve"> flies are relatively more common as pollinators in polar zones, and bees are relatively more common as pollinators in continental and temperate climate zones. Our analysis is based </w:t>
      </w:r>
      <w:r w:rsidR="002115A4">
        <w:t xml:space="preserve">on </w:t>
      </w:r>
      <w:r w:rsidR="008F5166">
        <w:t>the most comprehensive set of insect pollinator networks collated thus far</w:t>
      </w:r>
      <w:r w:rsidR="00C73A6A">
        <w:t>. 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birds and insects together.</w:t>
      </w:r>
      <w:r w:rsidR="00C73A6A">
        <w:t xml:space="preserve"> </w:t>
      </w:r>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r>
        <w:t>We are confident that our results are not influenced by latitude, which has received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proofErr w:type="spellStart"/>
      <w:r w:rsidR="000448B9">
        <w:lastRenderedPageBreak/>
        <w:t>generalism</w:t>
      </w:r>
      <w:proofErr w:type="spellEnd"/>
      <w:r w:rsidR="000448B9" w:rsidRPr="00EE2431">
        <w:t xml:space="preserve"> were better explained by</w:t>
      </w:r>
      <w:r w:rsidR="000448B9">
        <w:t xml:space="preserve"> the</w:t>
      </w:r>
      <w:r w:rsidR="000448B9" w:rsidRPr="00EE2431">
        <w:t xml:space="preserve"> </w:t>
      </w:r>
      <w:commentRangeStart w:id="14"/>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14"/>
      <w:r>
        <w:rPr>
          <w:rStyle w:val="CommentReference"/>
          <w:rFonts w:asciiTheme="minorHAnsi" w:hAnsiTheme="minorHAnsi" w:cstheme="minorBidi"/>
          <w:lang w:val="en-GB"/>
        </w:rPr>
        <w:commentReference w:id="14"/>
      </w:r>
      <w:r w:rsidR="000448B9" w:rsidRPr="00EE2431">
        <w:t>(</w:t>
      </w:r>
      <w:r w:rsidR="000448B9">
        <w:t>p</w:t>
      </w:r>
      <w:r w:rsidR="000448B9" w:rsidRPr="00EE2431">
        <w:t>roportion</w:t>
      </w:r>
      <w:r w:rsidR="000448B9">
        <w:t xml:space="preserve"> of network links ΔWAIC: -47.71;</w:t>
      </w:r>
      <w:r w:rsidR="000448B9" w:rsidRPr="00EE2431">
        <w:t xml:space="preserve"> species-level </w:t>
      </w:r>
      <w:proofErr w:type="spellStart"/>
      <w:r w:rsidR="000448B9">
        <w:t>generalism</w:t>
      </w:r>
      <w:proofErr w:type="spellEnd"/>
      <w:r w:rsidR="000448B9" w:rsidRPr="00EE2431">
        <w:t xml:space="preserve"> ΔWAIC: </w:t>
      </w:r>
      <w:r w:rsidR="000448B9" w:rsidRPr="00D54557">
        <w:t>-34.15</w:t>
      </w:r>
      <w:r w:rsidR="000448B9" w:rsidRPr="00EE2431">
        <w:t>).</w:t>
      </w:r>
      <w:r>
        <w:t xml:space="preserve"> F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 Yet c</w:t>
      </w:r>
      <w:r>
        <w:t>limate is a multivariate space</w:t>
      </w:r>
      <w:r w:rsidR="00FC31FA">
        <w:t xml:space="preserve"> encompassing more than just temperature</w:t>
      </w:r>
      <w:r w:rsidR="008F5166">
        <w:t xml:space="preserve"> fluctuations</w:t>
      </w:r>
      <w:r w:rsidR="00FC31FA">
        <w:t xml:space="preserve">. </w:t>
      </w:r>
      <w:proofErr w:type="spellStart"/>
      <w:r w:rsidR="008F5166">
        <w:t>Köppen</w:t>
      </w:r>
      <w:proofErr w:type="spellEnd"/>
      <w:r w:rsidR="008F5166">
        <w:t xml:space="preserve"> c</w:t>
      </w:r>
      <w:r w:rsidR="00CD05D7">
        <w:t>limate zone classifications are extremely useful for aggregating complex climate gradients and vegetation patterns into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 xml:space="preserve">. As we show here, climate zone is a more useful predictor of insect community composition than proxy variables like latitude. </w:t>
      </w:r>
      <w:r w:rsidR="00CD05D7">
        <w:t>More networks across other parts of the world are needed to</w:t>
      </w:r>
      <w:r w:rsidR="00FC31FA">
        <w:t xml:space="preserve"> test whether the sub-categories of the </w:t>
      </w:r>
      <w:proofErr w:type="spellStart"/>
      <w:r w:rsidR="00CD05D7">
        <w:t>Köppen</w:t>
      </w:r>
      <w:proofErr w:type="spellEnd"/>
      <w:r w:rsidR="00CD05D7">
        <w:t xml:space="preserve"> </w:t>
      </w:r>
      <w:r w:rsidR="00FC31FA">
        <w:t>classification</w:t>
      </w:r>
      <w:r w:rsidR="00B210D6">
        <w:t>s identify mor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r>
        <w:t xml:space="preserve">Climate change affects plant-pollinator networks through </w:t>
      </w:r>
      <w:proofErr w:type="spellStart"/>
      <w:r>
        <w:t>phenological</w:t>
      </w:r>
      <w:proofErr w:type="spellEnd"/>
      <w:r>
        <w:t xml:space="preserve">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0B8E79B6" w:rsidR="00024B33" w:rsidRDefault="00024B33" w:rsidP="000D1A18">
      <w:pPr>
        <w:spacing w:line="480" w:lineRule="auto"/>
      </w:pPr>
      <w:r>
        <w:t xml:space="preserve">We collated 184 </w:t>
      </w:r>
      <w:r w:rsidR="00CA31FB">
        <w:t>plant-</w:t>
      </w:r>
      <w:r>
        <w:t>pollinator networks from the Web of Life ecological networks database (</w:t>
      </w:r>
      <w:hyperlink r:id="rId11"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w:t>
      </w:r>
      <w:r w:rsidR="00CA31FB">
        <w:lastRenderedPageBreak/>
        <w:t xml:space="preserve">have not been included in previous studies. </w:t>
      </w:r>
      <w:commentRangeStart w:id="15"/>
      <w:r>
        <w:t>We only used insect pollinator networks that recorded multiple taxonomic orders</w:t>
      </w:r>
      <w:commentRangeEnd w:id="15"/>
      <w:r w:rsidR="0081581E">
        <w:rPr>
          <w:rStyle w:val="CommentReference"/>
          <w:rFonts w:asciiTheme="minorHAnsi" w:hAnsiTheme="minorHAnsi" w:cstheme="minorBidi"/>
          <w:lang w:val="en-GB"/>
        </w:rPr>
        <w:commentReference w:id="15"/>
      </w:r>
      <w:r>
        <w:t>. All networks were analysed as binary networks, to address differences in sampling methods and effort</w:t>
      </w:r>
      <w:r w:rsidRPr="00EB671D">
        <w:t xml:space="preserve"> </w:t>
      </w:r>
      <w:r>
        <w:t xml:space="preserve">among networks. We identified the </w:t>
      </w:r>
      <w:commentRangeStart w:id="16"/>
      <w:proofErr w:type="spellStart"/>
      <w:r>
        <w:t>Köppen</w:t>
      </w:r>
      <w:proofErr w:type="spellEnd"/>
      <w:r>
        <w:t xml:space="preserve"> climate zone </w:t>
      </w:r>
      <w:commentRangeEnd w:id="16"/>
      <w:r w:rsidR="00827627">
        <w:rPr>
          <w:rStyle w:val="CommentReference"/>
          <w:rFonts w:asciiTheme="minorHAnsi" w:hAnsiTheme="minorHAnsi" w:cstheme="minorBidi"/>
          <w:lang w:val="en-GB"/>
        </w:rPr>
        <w:commentReference w:id="16"/>
      </w:r>
      <w:r>
        <w:t>for each network based on the spatial coordinates provided with each dataset.</w:t>
      </w:r>
      <w:r w:rsidRPr="003B44C6">
        <w:t xml:space="preserve"> </w:t>
      </w:r>
      <w:r>
        <w:t xml:space="preserve">All </w:t>
      </w:r>
      <w:commentRangeStart w:id="17"/>
      <w:r>
        <w:t xml:space="preserve">data, code </w:t>
      </w:r>
      <w:commentRangeEnd w:id="17"/>
      <w:r>
        <w:rPr>
          <w:rStyle w:val="CommentReference"/>
          <w:rFonts w:asciiTheme="minorHAnsi" w:hAnsiTheme="minorHAnsi" w:cstheme="minorBidi"/>
          <w:lang w:val="en-GB"/>
        </w:rPr>
        <w:commentReference w:id="17"/>
      </w:r>
      <w:r>
        <w:t>and analyses are available at</w:t>
      </w:r>
      <w:commentRangeStart w:id="18"/>
      <w:r>
        <w:t xml:space="preserve"> </w:t>
      </w:r>
      <w:commentRangeStart w:id="19"/>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19"/>
      <w:r w:rsidR="00A33DF4">
        <w:rPr>
          <w:rStyle w:val="CommentReference"/>
          <w:rFonts w:asciiTheme="minorHAnsi" w:hAnsiTheme="minorHAnsi" w:cstheme="minorBidi"/>
          <w:lang w:val="en-GB"/>
        </w:rPr>
        <w:commentReference w:id="19"/>
      </w:r>
      <w:commentRangeEnd w:id="18"/>
      <w:r w:rsidR="002433E3">
        <w:rPr>
          <w:rStyle w:val="CommentReference"/>
          <w:rFonts w:asciiTheme="minorHAnsi" w:hAnsiTheme="minorHAnsi" w:cstheme="minorBidi"/>
          <w:lang w:val="en-GB"/>
        </w:rPr>
        <w:commentReference w:id="18"/>
      </w:r>
    </w:p>
    <w:p w14:paraId="7F15BBAA" w14:textId="77777777" w:rsidR="00024B33" w:rsidRDefault="00024B33" w:rsidP="000D1A18">
      <w:pPr>
        <w:spacing w:line="480" w:lineRule="auto"/>
      </w:pPr>
    </w:p>
    <w:p w14:paraId="2ADC586C" w14:textId="7BEFDE87" w:rsidR="00BC3315" w:rsidRDefault="00CA31FB" w:rsidP="000D1A18">
      <w:pPr>
        <w:spacing w:line="480" w:lineRule="auto"/>
      </w:pPr>
      <w:r>
        <w:t>We tested</w:t>
      </w:r>
      <w:r w:rsidR="00B14152">
        <w:t xml:space="preserve"> </w:t>
      </w:r>
      <w:r w:rsidR="00BC3315">
        <w:t>whether the composition of plant-pollinator interactions varied among climate zones by calculating pairwise</w:t>
      </w:r>
      <w:r w:rsidR="00BC3315" w:rsidRPr="00395DB7">
        <w:t xml:space="preserve"> </w:t>
      </w:r>
      <w:proofErr w:type="spellStart"/>
      <w:r w:rsidR="00BC3315" w:rsidRPr="00780135">
        <w:t>Raup</w:t>
      </w:r>
      <w:proofErr w:type="spellEnd"/>
      <w:r w:rsidR="00BC3315" w:rsidRPr="00780135">
        <w:t>-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w:t>
      </w:r>
      <w:proofErr w:type="spellStart"/>
      <w:r w:rsidR="00BC3315">
        <w:t>Raup</w:t>
      </w:r>
      <w:proofErr w:type="spellEnd"/>
      <w:r w:rsidR="00BC3315">
        <w:t xml:space="preserve">-Crick dissimilarity using a </w:t>
      </w:r>
      <w:r w:rsidR="00BC3315" w:rsidRPr="00780135">
        <w:t>null model</w:t>
      </w:r>
      <w:r w:rsidR="00BC3315">
        <w:t xml:space="preserve">, repeated for </w:t>
      </w:r>
      <w:r w:rsidR="00BC3315" w:rsidRPr="00780135">
        <w:t>999 iterations</w:t>
      </w:r>
      <w:r w:rsidR="00BC3315">
        <w:t>, to control for differing species’ richness among networks</w:t>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proofErr w:type="spellStart"/>
      <w:r w:rsidR="00BC3315" w:rsidRPr="00780135">
        <w:t>permutational</w:t>
      </w:r>
      <w:proofErr w:type="spellEnd"/>
      <w:r w:rsidR="00BC3315" w:rsidRPr="00780135">
        <w:t xml:space="preserve">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 xml:space="preserve">a </w:t>
      </w:r>
      <w:proofErr w:type="spellStart"/>
      <w:r w:rsidR="00BC3315" w:rsidRPr="00780135">
        <w:t>permutation</w:t>
      </w:r>
      <w:r w:rsidR="00BC3315">
        <w:t>al</w:t>
      </w:r>
      <w:proofErr w:type="spellEnd"/>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proofErr w:type="spellStart"/>
      <w:r w:rsidR="00BC3315" w:rsidRPr="00780135">
        <w:t>Tukey</w:t>
      </w:r>
      <w:r w:rsidR="00BC3315">
        <w:t>’s</w:t>
      </w:r>
      <w:proofErr w:type="spellEnd"/>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105D673E" w:rsidR="00BC3315" w:rsidRDefault="00B14152" w:rsidP="000D1A18">
      <w:pPr>
        <w:spacing w:line="480" w:lineRule="auto"/>
      </w:pPr>
      <w:r>
        <w:t>To test whether climate zone influenced how pollinator taxonomic groups interacted within their networks,</w:t>
      </w:r>
      <w:r w:rsidR="00491D28">
        <w:t xml:space="preserve"> we focused on the following functional groupings: </w:t>
      </w:r>
      <w:r w:rsidR="00BC3315">
        <w:t xml:space="preserve">bees, non-bee Hymenoptera, </w:t>
      </w:r>
      <w:r w:rsidR="00491D28">
        <w:t xml:space="preserve">Coleoptera, </w:t>
      </w:r>
      <w:r w:rsidR="00BC3315">
        <w:t>Lepidoptera, non-</w:t>
      </w:r>
      <w:proofErr w:type="spellStart"/>
      <w:r w:rsidR="00BC3315">
        <w:t>Syrphid</w:t>
      </w:r>
      <w:proofErr w:type="spellEnd"/>
      <w:r w:rsidR="00BC3315">
        <w:t xml:space="preserve"> Diptera</w:t>
      </w:r>
      <w:r w:rsidR="00491D28">
        <w:t>,</w:t>
      </w:r>
      <w:r w:rsidR="00BC3315">
        <w:t xml:space="preserve"> and Syrphidae</w:t>
      </w:r>
      <w:r w:rsidR="00491D28">
        <w:t xml:space="preserve">. </w:t>
      </w:r>
      <w:r w:rsidR="00AB22E9">
        <w:t xml:space="preserve">We separated </w:t>
      </w:r>
      <w:r w:rsidR="00AB22E9">
        <w:lastRenderedPageBreak/>
        <w:t xml:space="preserve">bees from non-bee Hymenoptera, and </w:t>
      </w:r>
      <w:proofErr w:type="spellStart"/>
      <w:r w:rsidR="00AB22E9">
        <w:t>syrphid</w:t>
      </w:r>
      <w:proofErr w:type="spellEnd"/>
      <w:r w:rsidR="00AB22E9">
        <w:t xml:space="preserve"> flies (Syrphidae) from non-</w:t>
      </w:r>
      <w:proofErr w:type="spellStart"/>
      <w:r w:rsidR="00AB22E9">
        <w:t>syrphid</w:t>
      </w:r>
      <w:proofErr w:type="spellEnd"/>
      <w:r w:rsidR="00AB22E9">
        <w:t xml:space="preserve"> Diptera, because bees and </w:t>
      </w:r>
      <w:proofErr w:type="spellStart"/>
      <w:r w:rsidR="00AB22E9">
        <w:t>syrphid</w:t>
      </w:r>
      <w:proofErr w:type="spellEnd"/>
      <w:r w:rsidR="00AB22E9">
        <w:t xml:space="preserve"> flies are the most commonly-recorded pollinator taxa from their respective orders. </w:t>
      </w:r>
      <w:r w:rsidR="00222F35">
        <w:t xml:space="preserve">We focus on two aspects of ecological </w:t>
      </w:r>
      <w:proofErr w:type="spellStart"/>
      <w:r w:rsidR="00222F35">
        <w:t>generalism</w:t>
      </w:r>
      <w:proofErr w:type="spellEnd"/>
      <w:r w:rsidR="00222F35">
        <w:t xml:space="preserve">: proportional </w:t>
      </w:r>
      <w:proofErr w:type="spellStart"/>
      <w:r w:rsidR="00222F35">
        <w:t>generalism</w:t>
      </w:r>
      <w:proofErr w:type="spellEnd"/>
      <w:r w:rsidR="00222F35">
        <w:t xml:space="preserve"> and absolute </w:t>
      </w:r>
      <w:proofErr w:type="spellStart"/>
      <w:r w:rsidR="00222F35">
        <w:t>generalism</w:t>
      </w:r>
      <w:proofErr w:type="spellEnd"/>
      <w:r w:rsidR="00222F35">
        <w:t xml:space="preserve">. Proportional </w:t>
      </w:r>
      <w:proofErr w:type="spellStart"/>
      <w:r w:rsidR="00222F35">
        <w:t>generalism</w:t>
      </w:r>
      <w:proofErr w:type="spellEnd"/>
      <w:r w:rsidR="00222F35">
        <w:t xml:space="preserve"> is the </w:t>
      </w:r>
      <w:r w:rsidR="00491D28">
        <w:t>proportion of links to different plant species for each pollinator taxonomic group</w:t>
      </w:r>
      <w:r w:rsidR="00222F35">
        <w:t>; we calculated this as the</w:t>
      </w:r>
      <w:r w:rsidR="00BC3315">
        <w:t xml:space="preserve"> sum of unique links within each pollinator group, divided by the total sum of unique links within each network. We defined </w:t>
      </w:r>
      <w:r w:rsidR="00222F35">
        <w:t>absolute</w:t>
      </w:r>
      <w:r w:rsidR="00BC3315">
        <w:t xml:space="preserve"> </w:t>
      </w:r>
      <w:proofErr w:type="spellStart"/>
      <w:r w:rsidR="00BC3315">
        <w:t>g</w:t>
      </w:r>
      <w:r w:rsidR="00BC3315" w:rsidRPr="00780135">
        <w:t>eneralis</w:t>
      </w:r>
      <w:r w:rsidR="00BC3315">
        <w:t>m</w:t>
      </w:r>
      <w:proofErr w:type="spellEnd"/>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 xml:space="preserve">proportional </w:t>
      </w:r>
      <w:proofErr w:type="spellStart"/>
      <w:r w:rsidR="008C49E6">
        <w:t>generalism</w:t>
      </w:r>
      <w:proofErr w:type="spellEnd"/>
      <w:r w:rsidR="008C49E6">
        <w:t xml:space="preserve"> (i.e. relative proportion of links)</w:t>
      </w:r>
      <w:r w:rsidR="00BC3315">
        <w:t xml:space="preserve"> and </w:t>
      </w:r>
      <w:r w:rsidR="008C49E6">
        <w:t>absolute</w:t>
      </w:r>
      <w:r w:rsidR="00BC3315">
        <w:t xml:space="preserve"> </w:t>
      </w:r>
      <w:proofErr w:type="spellStart"/>
      <w:r w:rsidR="00BC3315">
        <w:t>generalism</w:t>
      </w:r>
      <w:proofErr w:type="spellEnd"/>
      <w:r w:rsidR="00BC3315" w:rsidRPr="00780135">
        <w:t xml:space="preserve"> </w:t>
      </w:r>
      <w:r w:rsidR="001A4FE5">
        <w:t xml:space="preserve">(i.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proofErr w:type="spellStart"/>
      <w:r w:rsidR="00BC3315" w:rsidRPr="00780135">
        <w:rPr>
          <w:i/>
        </w:rPr>
        <w:t>brms</w:t>
      </w:r>
      <w:proofErr w:type="spellEnd"/>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the two-way “pollinator order” : “climate zone” interaction. </w:t>
      </w:r>
      <w:r w:rsidR="00BC3315">
        <w:t xml:space="preserve">To account for differences in network size in the species </w:t>
      </w:r>
      <w:proofErr w:type="spellStart"/>
      <w:r w:rsidR="00BC3315">
        <w:t>generalism</w:t>
      </w:r>
      <w:proofErr w:type="spellEnd"/>
      <w:r w:rsidR="00BC3315">
        <w:t xml:space="preserve"> model</w:t>
      </w:r>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r w:rsidR="00BC3315">
        <w:t xml:space="preserve">Pairwise differences between climates and pollinator group for either proportion of network links or pollinator species </w:t>
      </w:r>
      <w:proofErr w:type="spellStart"/>
      <w:r w:rsidR="00BC3315">
        <w:t>generalism</w:t>
      </w:r>
      <w:proofErr w:type="spellEnd"/>
      <w:r w:rsidR="00BC3315">
        <w:t xml:space="preserve">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checks visually using </w:t>
      </w:r>
      <w:proofErr w:type="spellStart"/>
      <w:r w:rsidR="00BC3315" w:rsidRPr="00780135">
        <w:rPr>
          <w:i/>
        </w:rPr>
        <w:t>bayesplot</w:t>
      </w:r>
      <w:proofErr w:type="spellEnd"/>
      <w:r w:rsidR="00BC3315" w:rsidRPr="00780135">
        <w:t xml:space="preserve"> </w:t>
      </w:r>
      <w:r w:rsidR="00BC3315" w:rsidRPr="00780135">
        <w:lastRenderedPageBreak/>
        <w:t>(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proofErr w:type="spellStart"/>
      <w:r w:rsidR="00BC3315" w:rsidRPr="003A6255">
        <w:rPr>
          <w:i/>
        </w:rPr>
        <w:t>Shinystan</w:t>
      </w:r>
      <w:proofErr w:type="spellEnd"/>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20"/>
      <w:r w:rsidR="00BC3315">
        <w:t xml:space="preserve">data analyses were </w:t>
      </w:r>
      <w:commentRangeEnd w:id="20"/>
      <w:r w:rsidR="001A4FE5">
        <w:rPr>
          <w:rStyle w:val="CommentReference"/>
          <w:rFonts w:asciiTheme="minorHAnsi" w:hAnsiTheme="minorHAnsi" w:cstheme="minorBidi"/>
          <w:lang w:val="en-GB"/>
        </w:rPr>
        <w:commentReference w:id="20"/>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t>A</w:t>
      </w:r>
      <w:r w:rsidR="00547B12">
        <w:rPr>
          <w:b/>
        </w:rPr>
        <w:t>uthor Contributions</w:t>
      </w:r>
    </w:p>
    <w:p w14:paraId="75DEF2FE" w14:textId="2F34D009" w:rsidR="00547B12" w:rsidRDefault="00A336DF" w:rsidP="000D1A18">
      <w:pPr>
        <w:spacing w:line="480" w:lineRule="auto"/>
      </w:pPr>
      <w:r>
        <w:t>MES conceived the idea and led the study</w:t>
      </w:r>
      <w:r w:rsidR="0014789D">
        <w:t xml:space="preserve">; LK, </w:t>
      </w:r>
      <w:commentRangeStart w:id="21"/>
      <w:r w:rsidR="0014789D">
        <w:t>JB</w:t>
      </w:r>
      <w:commentRangeEnd w:id="21"/>
      <w:r w:rsidR="006E4E51">
        <w:rPr>
          <w:rStyle w:val="CommentReference"/>
          <w:rFonts w:asciiTheme="minorHAnsi" w:hAnsiTheme="minorHAnsi" w:cstheme="minorBidi"/>
          <w:lang w:val="en-GB"/>
        </w:rPr>
        <w:commentReference w:id="21"/>
      </w:r>
      <w:r w:rsidR="0014789D">
        <w:t xml:space="preserve">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 xml:space="preserve">individual UNE Postdoctoral Fellowships; RR is supported by ARC </w:t>
      </w:r>
      <w:proofErr w:type="spellStart"/>
      <w:r w:rsidR="00547B12">
        <w:t>DExxxxx</w:t>
      </w:r>
      <w:proofErr w:type="spellEnd"/>
      <w:r w:rsidR="00547B12">
        <w:t>; ….</w:t>
      </w:r>
    </w:p>
    <w:p w14:paraId="75FACD72" w14:textId="77777777" w:rsidR="0014789D" w:rsidRDefault="0014789D" w:rsidP="000D1A18">
      <w:pPr>
        <w:spacing w:line="480" w:lineRule="auto"/>
      </w:pPr>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2" w:history="1">
        <w:r w:rsidRPr="0011521B">
          <w:rPr>
            <w:rStyle w:val="Hyperlink"/>
          </w:rPr>
          <w:t>https://github.com/JoseBSL/Geonet</w:t>
        </w:r>
      </w:hyperlink>
      <w:r>
        <w:t>.</w:t>
      </w:r>
      <w:r w:rsidR="00FB7B4C">
        <w:rPr>
          <w:b/>
        </w:rPr>
        <w:br w:type="page"/>
      </w:r>
    </w:p>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Trends Ecol. Evol.</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Tylianakis, J. M. &amp; Laliberté, E. The winners and losers of land use intensification: pollinator community disassembly is non-random and alters functional diversity. </w:t>
      </w:r>
      <w:r w:rsidRPr="00B210D6">
        <w:rPr>
          <w:i/>
          <w:iCs/>
        </w:rPr>
        <w:t>Divers. Distrib.</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t xml:space="preserve">Petanidou,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20 Suppl 1</w:t>
      </w:r>
      <w:r w:rsidRPr="00B210D6">
        <w:t>, 176–183 (2018).</w:t>
      </w:r>
    </w:p>
    <w:p w14:paraId="7B4F9320" w14:textId="77777777" w:rsidR="00B210D6" w:rsidRPr="00B210D6" w:rsidRDefault="00B210D6" w:rsidP="00B210D6">
      <w:pPr>
        <w:pStyle w:val="Bibliography"/>
      </w:pPr>
      <w:r w:rsidRPr="00B210D6">
        <w:t>5.</w:t>
      </w:r>
      <w:r w:rsidRPr="00B210D6">
        <w:tab/>
        <w:t xml:space="preserve">Armbruster, W. S. The specialization continuum in pollination systems: diversity of concepts and implications for ecology, evolution and conservation. </w:t>
      </w:r>
      <w:r w:rsidRPr="00B210D6">
        <w:rPr>
          <w:i/>
          <w:iCs/>
        </w:rPr>
        <w:t>Func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r w:rsidRPr="00B210D6">
        <w:rPr>
          <w:i/>
          <w:iCs/>
        </w:rPr>
        <w:t>Biotropica</w:t>
      </w:r>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t xml:space="preserve">Rands,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Shmida, A. &amp; Ne’eman, G. Morning floral heat as a reward to the pollinators of the Oncocyclus irises. </w:t>
      </w:r>
      <w:r w:rsidRPr="00B210D6">
        <w:rPr>
          <w:i/>
          <w:iCs/>
        </w:rPr>
        <w:t>Oecologia</w:t>
      </w:r>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t xml:space="preserve">Tiusanen, M., Hebert, P. D. N., Schmidt, N. M. &amp; Roslin, T. One fly to rule them all-muscid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t xml:space="preserve">Elberling, H. &amp; Olesen, J. M. The structure of a high latitude plant-flower visitor system: the dominance of flies. </w:t>
      </w:r>
      <w:r w:rsidRPr="00B210D6">
        <w:rPr>
          <w:i/>
          <w:iCs/>
        </w:rPr>
        <w:t>Ecography</w:t>
      </w:r>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lastRenderedPageBreak/>
        <w:t>13.</w:t>
      </w:r>
      <w:r w:rsidRPr="00B210D6">
        <w:tab/>
        <w:t xml:space="preserve">Rader, R., Reilly, J., Bartomeus, I. &amp; Winfre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phenological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t xml:space="preserve">Memmott, J., Craze, P. G., Waser,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t xml:space="preserve">Hegland, S. J., Nielsen, A., Lázaro, A., Bjerknes, A.-L. &amp; Totland,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t xml:space="preserve">Traveset, A. </w:t>
      </w:r>
      <w:r w:rsidRPr="00B210D6">
        <w:rPr>
          <w:i/>
          <w:iCs/>
        </w:rPr>
        <w:t>et al.</w:t>
      </w:r>
      <w:r w:rsidRPr="00B210D6">
        <w:t xml:space="preserve"> Global patterns of mainland and insular pollination networks. </w:t>
      </w:r>
      <w:r w:rsidRPr="00B210D6">
        <w:rPr>
          <w:i/>
          <w:iCs/>
        </w:rPr>
        <w:t>Glob. Ecol. Biogeogr.</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t xml:space="preserve">Olesen, J. M. &amp; Jordano,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t xml:space="preserve">Trøjelsgaard, K. &amp; Olesen, J. M. Macroecology of pollination networks. </w:t>
      </w:r>
      <w:r w:rsidRPr="00B210D6">
        <w:rPr>
          <w:i/>
          <w:iCs/>
        </w:rPr>
        <w:t>Glob. Ecol. Biogeogr.</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t xml:space="preserve">Schleuning, M. </w:t>
      </w:r>
      <w:r w:rsidRPr="00B210D6">
        <w:rPr>
          <w:i/>
          <w:iCs/>
        </w:rPr>
        <w:t>et al.</w:t>
      </w:r>
      <w:r w:rsidRPr="00B210D6">
        <w:t xml:space="preserve"> Specialization of mutualistic interaction networks decreases toward tropical latitudes. </w:t>
      </w:r>
      <w:r w:rsidRPr="00B210D6">
        <w:rPr>
          <w:i/>
          <w:iCs/>
        </w:rPr>
        <w:t>Curr.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r w:rsidRPr="00B210D6">
        <w:rPr>
          <w:i/>
          <w:iCs/>
        </w:rPr>
        <w:t>Oikos</w:t>
      </w:r>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t xml:space="preserve">Dormann, C. How to be a specialist? Quantifying specialisation in pollination networks. </w:t>
      </w:r>
      <w:r w:rsidRPr="00B210D6">
        <w:rPr>
          <w:i/>
          <w:iCs/>
        </w:rPr>
        <w:t>Netw.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Köppen-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lastRenderedPageBreak/>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t>Oksanen,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t>pairwise_adonis: Pairwise multilevel comparison using adonis in gauravsk/ranacapa: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t xml:space="preserve">Benjamini, Y. &amp; Hochberg, Y. Controlling the False Discovery Rate: A Practical and Powerful Approach to Multiple Testing. </w:t>
      </w:r>
      <w:r w:rsidRPr="00B210D6">
        <w:rPr>
          <w:i/>
          <w:iCs/>
        </w:rPr>
        <w:t>J. R. Stat. Soc. Ser. B Methodol.</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t xml:space="preserve">Bürkner, P.-C. </w:t>
      </w:r>
      <w:r w:rsidRPr="00B210D6">
        <w:rPr>
          <w:b/>
          <w:bCs/>
        </w:rPr>
        <w:t>brms</w:t>
      </w:r>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J. Stat. Softw.</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t xml:space="preserve">Kruschk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t xml:space="preserve">Gabry, J. &amp; Mahr, T. bayesplot: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t xml:space="preserve">Gabry, J. </w:t>
      </w:r>
      <w:r w:rsidRPr="00B210D6">
        <w:rPr>
          <w:i/>
          <w:iCs/>
        </w:rPr>
        <w:t>shinystan: Interactive visual and numerical diagnostics and posterior analysis for bayesian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se Lanuza" w:date="2019-02-08T00:52:00Z" w:initials="MOU">
    <w:p w14:paraId="2DB875FD" w14:textId="3E2754A8" w:rsidR="00A5042A" w:rsidRDefault="00A5042A">
      <w:pPr>
        <w:pStyle w:val="CommentText"/>
      </w:pPr>
      <w:r>
        <w:rPr>
          <w:rStyle w:val="CommentReference"/>
        </w:rPr>
        <w:annotationRef/>
      </w:r>
      <w:r>
        <w:t>In the only one that I have a put my name like this</w:t>
      </w:r>
    </w:p>
  </w:comment>
  <w:comment w:id="2" w:author="Manu Saunders" w:date="2019-02-03T10:51:00Z" w:initials="MS">
    <w:p w14:paraId="6C1BAB75" w14:textId="325C47EE" w:rsidR="004A5744" w:rsidRDefault="004A5744">
      <w:pPr>
        <w:pStyle w:val="CommentText"/>
      </w:pPr>
      <w:r>
        <w:rPr>
          <w:rStyle w:val="CommentReference"/>
        </w:rPr>
        <w:annotationRef/>
      </w:r>
      <w:r>
        <w:t>Sorry to be a pain, but can we redo figures to be consistent with these labels across the whole paper?</w:t>
      </w:r>
    </w:p>
  </w:comment>
  <w:comment w:id="3" w:author="Manu Saunders" w:date="2019-01-29T21:59:00Z" w:initials="MS">
    <w:p w14:paraId="058F2F06" w14:textId="30013EA3" w:rsidR="00FA2E8F" w:rsidRDefault="00FA2E8F">
      <w:pPr>
        <w:pStyle w:val="CommentText"/>
      </w:pPr>
      <w:r>
        <w:rPr>
          <w:rStyle w:val="CommentReference"/>
        </w:rPr>
        <w:annotationRef/>
      </w:r>
      <w:r>
        <w:t>Did we leave ants out</w:t>
      </w:r>
      <w:r w:rsidR="00A336DF">
        <w:t xml:space="preserve">, I can’t remember? Should we </w:t>
      </w:r>
      <w:r>
        <w:t>call this wasps &amp; sawflies?</w:t>
      </w:r>
    </w:p>
  </w:comment>
  <w:comment w:id="4" w:author="Manu Saunders" w:date="2019-02-03T13:04:00Z" w:initials="MS">
    <w:p w14:paraId="6E656C62" w14:textId="6621B743" w:rsidR="0040151A" w:rsidRDefault="0040151A">
      <w:pPr>
        <w:pStyle w:val="CommentText"/>
      </w:pPr>
      <w:r>
        <w:rPr>
          <w:rStyle w:val="CommentReference"/>
        </w:rPr>
        <w:annotationRef/>
      </w:r>
      <w:r>
        <w:t xml:space="preserve">Is this true for both absolute &amp; proportional </w:t>
      </w:r>
      <w:proofErr w:type="spellStart"/>
      <w:r>
        <w:t>generalism</w:t>
      </w:r>
      <w:proofErr w:type="spellEnd"/>
      <w:r>
        <w:t>?</w:t>
      </w:r>
    </w:p>
  </w:comment>
  <w:comment w:id="5" w:author="Manu Saunders" w:date="2019-02-06T14:02:00Z" w:initials="MS">
    <w:p w14:paraId="6A0D48B1" w14:textId="02CF9D06" w:rsidR="00BB0774" w:rsidRDefault="00BB0774">
      <w:pPr>
        <w:pStyle w:val="CommentText"/>
      </w:pPr>
      <w:r>
        <w:rPr>
          <w:rStyle w:val="CommentReference"/>
        </w:rPr>
        <w:annotationRef/>
      </w:r>
      <w:r>
        <w:t xml:space="preserve">On </w:t>
      </w:r>
      <w:proofErr w:type="spellStart"/>
      <w:r>
        <w:t>github</w:t>
      </w:r>
      <w:proofErr w:type="spellEnd"/>
      <w:r>
        <w:t>?</w:t>
      </w:r>
    </w:p>
  </w:comment>
  <w:comment w:id="6" w:author="Manu Saunders" w:date="2019-02-03T13:25:00Z" w:initials="MS">
    <w:p w14:paraId="62435C89" w14:textId="71CE9D20" w:rsidR="000E1A3C" w:rsidRDefault="000E1A3C">
      <w:pPr>
        <w:pStyle w:val="CommentText"/>
      </w:pPr>
      <w:r>
        <w:rPr>
          <w:rStyle w:val="CommentReference"/>
        </w:rPr>
        <w:annotationRef/>
      </w:r>
      <w:r>
        <w:t>Is this correct in data? From figure, looks like non-</w:t>
      </w:r>
      <w:proofErr w:type="spellStart"/>
      <w:r>
        <w:t>syrphid</w:t>
      </w:r>
      <w:proofErr w:type="spellEnd"/>
      <w:r>
        <w:t xml:space="preserve"> Diptera might also be similar in arid zone?</w:t>
      </w:r>
    </w:p>
  </w:comment>
  <w:comment w:id="8" w:author="Manu Saunders" w:date="2019-02-06T16:17:00Z" w:initials="MS">
    <w:p w14:paraId="4041D669" w14:textId="77777777" w:rsidR="00FC31FA" w:rsidRDefault="00FC31FA" w:rsidP="00FC31FA">
      <w:pPr>
        <w:pStyle w:val="CommentText"/>
      </w:pPr>
      <w:r>
        <w:rPr>
          <w:rStyle w:val="CommentReference"/>
        </w:rPr>
        <w:annotationRef/>
      </w:r>
      <w:r>
        <w:t xml:space="preserve">Is this a problem? </w:t>
      </w:r>
    </w:p>
  </w:comment>
  <w:comment w:id="7" w:author="Jose Lanuza" w:date="2019-02-07T23:32:00Z" w:initials="MOU">
    <w:p w14:paraId="34CE2FC5" w14:textId="32901E5C" w:rsidR="0071157C" w:rsidRDefault="0071157C">
      <w:pPr>
        <w:pStyle w:val="CommentText"/>
      </w:pPr>
      <w:r>
        <w:rPr>
          <w:rStyle w:val="CommentReference"/>
        </w:rPr>
        <w:annotationRef/>
      </w:r>
      <w:r>
        <w:t xml:space="preserve">For me this sentence </w:t>
      </w:r>
      <w:r w:rsidR="00EE5DD0">
        <w:t>seems</w:t>
      </w:r>
      <w:r>
        <w:t xml:space="preserve"> not necessary</w:t>
      </w:r>
    </w:p>
  </w:comment>
  <w:comment w:id="9" w:author="Manu Saunders" w:date="2019-02-03T13:05:00Z" w:initials="MS">
    <w:p w14:paraId="00769B36" w14:textId="04A8847F" w:rsidR="0040151A" w:rsidRDefault="0040151A">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10" w:author="Jose Lanuza" w:date="2019-02-07T23:37:00Z" w:initials="MOU">
    <w:p w14:paraId="394A57FA" w14:textId="0CF31305" w:rsidR="0071157C" w:rsidRDefault="0071157C">
      <w:pPr>
        <w:pStyle w:val="CommentText"/>
      </w:pPr>
      <w:r>
        <w:rPr>
          <w:rStyle w:val="CommentReference"/>
        </w:rPr>
        <w:annotationRef/>
      </w:r>
      <w:r>
        <w:t xml:space="preserve">I guess it has been done and maybe was less clear but the other </w:t>
      </w:r>
      <w:r w:rsidR="00D176C2">
        <w:t>similar plot to visualize this could be</w:t>
      </w:r>
      <w:r>
        <w:t xml:space="preserve"> x axis with climate zones and then taxa with different colours. Is basically the same but maybe easier to visualize which taxa is more “important” per </w:t>
      </w:r>
      <w:r w:rsidR="00D176C2">
        <w:t xml:space="preserve">climate </w:t>
      </w:r>
      <w:r>
        <w:t>zone? Maybe for supplementary</w:t>
      </w:r>
      <w:r w:rsidR="002433E3">
        <w:t xml:space="preserve"> in case you like the idea</w:t>
      </w:r>
      <w:r>
        <w:t xml:space="preserve">? </w:t>
      </w:r>
    </w:p>
  </w:comment>
  <w:comment w:id="11" w:author="Manu Saunders" w:date="2019-02-06T11:44:00Z" w:initials="MS">
    <w:p w14:paraId="22BB02C8" w14:textId="11E1615B" w:rsidR="00970195" w:rsidRDefault="00970195">
      <w:pPr>
        <w:pStyle w:val="CommentText"/>
      </w:pPr>
      <w:r>
        <w:rPr>
          <w:rStyle w:val="CommentReference"/>
        </w:rPr>
        <w:annotationRef/>
      </w:r>
      <w:r>
        <w:t xml:space="preserve">Is this right? Or </w:t>
      </w:r>
      <w:r w:rsidR="00955FE0">
        <w:t xml:space="preserve">was it calculated at family/functional group </w:t>
      </w:r>
      <w:r>
        <w:t>level?</w:t>
      </w:r>
    </w:p>
  </w:comment>
  <w:comment w:id="12" w:author="Jose Lanuza" w:date="2019-02-08T00:44:00Z" w:initials="MOU">
    <w:p w14:paraId="667E1FC3" w14:textId="0130DC3B" w:rsidR="00D176C2" w:rsidRDefault="00D176C2">
      <w:pPr>
        <w:pStyle w:val="CommentText"/>
      </w:pPr>
      <w:r>
        <w:rPr>
          <w:rStyle w:val="CommentReference"/>
        </w:rPr>
        <w:annotationRef/>
      </w:r>
      <w:r>
        <w:t>Other thing that maybe could be interesting to have in supplementary is the number of species per pollinator taxonomic group of each climatic zone. And along with this I was thinking that maybe could be worth mentioning that climate zone is a major driver of the network structure but also the biogeographic history of the zone/area. With this comes to my mind a day that I was talking with Jamie of how many species of bees has New Zealand and why.</w:t>
      </w:r>
    </w:p>
  </w:comment>
  <w:comment w:id="13" w:author="Jose Lanuza" w:date="2019-02-07T23:50:00Z" w:initials="MOU">
    <w:p w14:paraId="45424D9C" w14:textId="5199EEFE" w:rsidR="0071157C" w:rsidRDefault="0071157C">
      <w:pPr>
        <w:pStyle w:val="CommentText"/>
      </w:pPr>
      <w:r>
        <w:rPr>
          <w:rStyle w:val="CommentReference"/>
        </w:rPr>
        <w:annotationRef/>
      </w:r>
      <w:r>
        <w:t>Maybe add a reference here to support this?</w:t>
      </w:r>
      <w:r w:rsidR="0081581E">
        <w:t xml:space="preserve"> This goes a bit towards the idea of pollinator efficiency that I think is not mentioned in the manuscript, maybe is beyond the scope of the article? </w:t>
      </w:r>
      <w:r w:rsidR="0070746B">
        <w:t xml:space="preserve">Mentioning </w:t>
      </w:r>
      <w:r w:rsidR="0081581E">
        <w:t>how important are these taxa for the reproductive biology of the</w:t>
      </w:r>
      <w:r w:rsidR="0070746B">
        <w:t xml:space="preserve"> plant</w:t>
      </w:r>
      <w:r w:rsidR="0081581E">
        <w:t xml:space="preserve"> species? </w:t>
      </w:r>
    </w:p>
  </w:comment>
  <w:comment w:id="14" w:author="Manu Saunders" w:date="2019-02-06T21:22:00Z" w:initials="MS">
    <w:p w14:paraId="7437AB47" w14:textId="1F911CF8" w:rsidR="00705F24" w:rsidRDefault="00705F24">
      <w:pPr>
        <w:pStyle w:val="CommentText"/>
      </w:pPr>
      <w:r>
        <w:rPr>
          <w:rStyle w:val="CommentReference"/>
        </w:rPr>
        <w:annotationRef/>
      </w:r>
      <w:r>
        <w:t xml:space="preserve">Can we add a table with model outputs in </w:t>
      </w:r>
      <w:proofErr w:type="spellStart"/>
      <w:r>
        <w:t>supp</w:t>
      </w:r>
      <w:proofErr w:type="spellEnd"/>
      <w:r>
        <w:t xml:space="preserve"> material to show the differences between latitude model &amp; climate-only model?</w:t>
      </w:r>
    </w:p>
  </w:comment>
  <w:comment w:id="15" w:author="Jose Lanuza" w:date="2019-02-08T00:18:00Z" w:initials="MOU">
    <w:p w14:paraId="17246A57" w14:textId="171C8C99" w:rsidR="0081581E" w:rsidRDefault="0081581E">
      <w:pPr>
        <w:pStyle w:val="CommentText"/>
      </w:pPr>
      <w:r>
        <w:rPr>
          <w:rStyle w:val="CommentReference"/>
        </w:rPr>
        <w:annotationRef/>
      </w:r>
      <w:r>
        <w:t>Maybe add somewhere here or in supplementary the use of the Package “</w:t>
      </w:r>
      <w:proofErr w:type="spellStart"/>
      <w:r>
        <w:t>taxsize</w:t>
      </w:r>
      <w:proofErr w:type="spellEnd"/>
      <w:r>
        <w:t xml:space="preserve">” </w:t>
      </w:r>
      <w:r w:rsidR="00901C50">
        <w:t>to check species names.</w:t>
      </w:r>
    </w:p>
  </w:comment>
  <w:comment w:id="16" w:author="Manu Saunders" w:date="2019-02-03T11:26:00Z" w:initials="MS">
    <w:p w14:paraId="700B2AE1" w14:textId="51017D89" w:rsidR="00827627" w:rsidRDefault="00827627">
      <w:pPr>
        <w:pStyle w:val="CommentText"/>
      </w:pPr>
      <w:r>
        <w:rPr>
          <w:rStyle w:val="CommentReference"/>
        </w:rPr>
        <w:annotationRef/>
      </w:r>
      <w:r>
        <w:t>Did we do this via an R package, or manually?</w:t>
      </w:r>
    </w:p>
  </w:comment>
  <w:comment w:id="17" w:author="Manu Saunders" w:date="2019-01-26T11:21:00Z" w:initials="MS">
    <w:p w14:paraId="40537654" w14:textId="3224F005" w:rsidR="00024B33" w:rsidRDefault="00024B33" w:rsidP="00024B33">
      <w:pPr>
        <w:pStyle w:val="CommentText"/>
      </w:pPr>
      <w:r>
        <w:rPr>
          <w:rStyle w:val="CommentReference"/>
        </w:rPr>
        <w:annotationRef/>
      </w:r>
      <w:r>
        <w:t>We probably shouldn’t have the actual datasets</w:t>
      </w:r>
      <w:r w:rsidR="006B4AE0">
        <w:t xml:space="preserve"> on git</w:t>
      </w:r>
      <w:r>
        <w:t>, because of copyright? Should we replace with a list of references instead?</w:t>
      </w:r>
    </w:p>
  </w:comment>
  <w:comment w:id="19" w:author="Manu Saunders" w:date="2019-02-03T12:12:00Z" w:initials="MS">
    <w:p w14:paraId="63CB8D17" w14:textId="5E0B8B79" w:rsidR="00A33DF4" w:rsidRDefault="00A33DF4">
      <w:pPr>
        <w:pStyle w:val="CommentText"/>
      </w:pPr>
      <w:r>
        <w:rPr>
          <w:rStyle w:val="CommentReference"/>
        </w:rPr>
        <w:annotationRef/>
      </w:r>
      <w:r>
        <w:t xml:space="preserve">Is this public? </w:t>
      </w:r>
    </w:p>
  </w:comment>
  <w:comment w:id="18" w:author="Jose Lanuza" w:date="2019-02-07T23:58:00Z" w:initials="MOU">
    <w:p w14:paraId="56164213" w14:textId="26371DFE" w:rsidR="002433E3" w:rsidRDefault="002433E3">
      <w:pPr>
        <w:pStyle w:val="CommentText"/>
      </w:pPr>
      <w:r>
        <w:rPr>
          <w:rStyle w:val="CommentReference"/>
        </w:rPr>
        <w:annotationRef/>
      </w:r>
      <w:r>
        <w:t xml:space="preserve">We could pick an alternative way to cite it, have a look here </w:t>
      </w:r>
      <w:hyperlink r:id="rId1" w:history="1">
        <w:r w:rsidRPr="00F647DE">
          <w:rPr>
            <w:rStyle w:val="Hyperlink"/>
          </w:rPr>
          <w:t>https://academia.stackexchange.com/questions/20358/how-should-i-reference-my-github-repository-with-materials-for-my-paper</w:t>
        </w:r>
      </w:hyperlink>
      <w:r>
        <w:t xml:space="preserve">  or</w:t>
      </w:r>
    </w:p>
    <w:p w14:paraId="5AE88B5C" w14:textId="77777777" w:rsidR="002433E3" w:rsidRDefault="002433E3">
      <w:pPr>
        <w:pStyle w:val="CommentText"/>
      </w:pPr>
    </w:p>
    <w:p w14:paraId="3A30485D" w14:textId="5A0EF5DD" w:rsidR="002433E3" w:rsidRDefault="00FB14BA">
      <w:pPr>
        <w:pStyle w:val="CommentText"/>
      </w:pPr>
      <w:hyperlink r:id="rId2" w:history="1">
        <w:r w:rsidR="002433E3" w:rsidRPr="00F647DE">
          <w:rPr>
            <w:rStyle w:val="Hyperlink"/>
          </w:rPr>
          <w:t>https://github.blog/2014-05-14-improving-github-for-science/</w:t>
        </w:r>
      </w:hyperlink>
    </w:p>
    <w:p w14:paraId="4898CCFE" w14:textId="77777777" w:rsidR="002433E3" w:rsidRDefault="002433E3">
      <w:pPr>
        <w:pStyle w:val="CommentText"/>
      </w:pPr>
    </w:p>
    <w:p w14:paraId="363FECB6" w14:textId="6C3BF676" w:rsidR="002433E3" w:rsidRDefault="002433E3">
      <w:pPr>
        <w:pStyle w:val="CommentText"/>
      </w:pPr>
      <w:r>
        <w:t xml:space="preserve">So it seems that maybe the best is to have a DOI to cite the repo. What do you think? </w:t>
      </w:r>
    </w:p>
  </w:comment>
  <w:comment w:id="20" w:author="Manu Saunders" w:date="2019-02-03T11:10:00Z" w:initials="MS">
    <w:p w14:paraId="21931A3A" w14:textId="1571BEFE" w:rsidR="001A4FE5" w:rsidRDefault="001A4FE5">
      <w:pPr>
        <w:pStyle w:val="CommentText"/>
      </w:pPr>
      <w:r>
        <w:rPr>
          <w:rStyle w:val="CommentReference"/>
        </w:rPr>
        <w:annotationRef/>
      </w:r>
      <w:r>
        <w:t>We need to add methods for testing latitude and refer to Figure S1 somewhere here</w:t>
      </w:r>
    </w:p>
  </w:comment>
  <w:comment w:id="21" w:author="Jose Lanuza" w:date="2019-02-08T00:31:00Z" w:initials="MOU">
    <w:p w14:paraId="45D7E95E" w14:textId="64C4E19A" w:rsidR="006E4E51" w:rsidRDefault="006E4E51">
      <w:pPr>
        <w:pStyle w:val="CommentText"/>
      </w:pPr>
      <w:r>
        <w:rPr>
          <w:rStyle w:val="CommentReference"/>
        </w:rPr>
        <w:annotationRef/>
      </w:r>
      <w:r>
        <w:t xml:space="preserve">I didn´t conduct the analysis, the two magicians did i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B875FD" w15:done="0"/>
  <w15:commentEx w15:paraId="6C1BAB75" w15:done="0"/>
  <w15:commentEx w15:paraId="058F2F06" w15:done="0"/>
  <w15:commentEx w15:paraId="6E656C62" w15:done="0"/>
  <w15:commentEx w15:paraId="6A0D48B1" w15:done="0"/>
  <w15:commentEx w15:paraId="62435C89" w15:done="0"/>
  <w15:commentEx w15:paraId="4041D669" w15:done="0"/>
  <w15:commentEx w15:paraId="34CE2FC5" w15:done="0"/>
  <w15:commentEx w15:paraId="00769B36" w15:done="0"/>
  <w15:commentEx w15:paraId="394A57FA" w15:done="0"/>
  <w15:commentEx w15:paraId="22BB02C8" w15:done="0"/>
  <w15:commentEx w15:paraId="667E1FC3" w15:done="0"/>
  <w15:commentEx w15:paraId="45424D9C" w15:done="0"/>
  <w15:commentEx w15:paraId="7437AB47" w15:done="0"/>
  <w15:commentEx w15:paraId="17246A57" w15:done="0"/>
  <w15:commentEx w15:paraId="700B2AE1" w15:done="0"/>
  <w15:commentEx w15:paraId="40537654" w15:done="0"/>
  <w15:commentEx w15:paraId="63CB8D17" w15:done="0"/>
  <w15:commentEx w15:paraId="363FECB6" w15:done="0"/>
  <w15:commentEx w15:paraId="21931A3A" w15:done="0"/>
  <w15:commentEx w15:paraId="45D7E95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e Lanuza">
    <w15:presenceInfo w15:providerId="None" w15:userId="Jose Lanuza"/>
  </w15:person>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0E6"/>
    <w:rsid w:val="0001241F"/>
    <w:rsid w:val="000136B1"/>
    <w:rsid w:val="00020C86"/>
    <w:rsid w:val="00024B33"/>
    <w:rsid w:val="000448B9"/>
    <w:rsid w:val="00063D91"/>
    <w:rsid w:val="00065EE9"/>
    <w:rsid w:val="0006732A"/>
    <w:rsid w:val="000A63F8"/>
    <w:rsid w:val="000C11D4"/>
    <w:rsid w:val="000D1A18"/>
    <w:rsid w:val="000E1A3C"/>
    <w:rsid w:val="000F0590"/>
    <w:rsid w:val="000F1A10"/>
    <w:rsid w:val="00106687"/>
    <w:rsid w:val="0014789D"/>
    <w:rsid w:val="00161807"/>
    <w:rsid w:val="001706FC"/>
    <w:rsid w:val="00172973"/>
    <w:rsid w:val="0018512F"/>
    <w:rsid w:val="001A1FC8"/>
    <w:rsid w:val="001A4FE5"/>
    <w:rsid w:val="001A67D5"/>
    <w:rsid w:val="001C06D6"/>
    <w:rsid w:val="001C3C12"/>
    <w:rsid w:val="001E3F8F"/>
    <w:rsid w:val="001F1081"/>
    <w:rsid w:val="001F3D41"/>
    <w:rsid w:val="0020409D"/>
    <w:rsid w:val="002109C9"/>
    <w:rsid w:val="00210E6A"/>
    <w:rsid w:val="002115A4"/>
    <w:rsid w:val="00222F35"/>
    <w:rsid w:val="00231A71"/>
    <w:rsid w:val="002433E3"/>
    <w:rsid w:val="00284DE0"/>
    <w:rsid w:val="002A762C"/>
    <w:rsid w:val="002B437D"/>
    <w:rsid w:val="002C1E11"/>
    <w:rsid w:val="002F30CE"/>
    <w:rsid w:val="003066B3"/>
    <w:rsid w:val="00312B36"/>
    <w:rsid w:val="00335C43"/>
    <w:rsid w:val="00374977"/>
    <w:rsid w:val="00392AB3"/>
    <w:rsid w:val="003B306D"/>
    <w:rsid w:val="003B44C6"/>
    <w:rsid w:val="0040151A"/>
    <w:rsid w:val="0041226A"/>
    <w:rsid w:val="00415B0C"/>
    <w:rsid w:val="00425FA9"/>
    <w:rsid w:val="00426197"/>
    <w:rsid w:val="00431878"/>
    <w:rsid w:val="00443DEF"/>
    <w:rsid w:val="0044717A"/>
    <w:rsid w:val="00452826"/>
    <w:rsid w:val="00452C48"/>
    <w:rsid w:val="00457ED5"/>
    <w:rsid w:val="004619A5"/>
    <w:rsid w:val="00476502"/>
    <w:rsid w:val="00491D28"/>
    <w:rsid w:val="004A0BDA"/>
    <w:rsid w:val="004A5744"/>
    <w:rsid w:val="004B3A65"/>
    <w:rsid w:val="004B56C5"/>
    <w:rsid w:val="004D6120"/>
    <w:rsid w:val="004D697A"/>
    <w:rsid w:val="00526312"/>
    <w:rsid w:val="005311E0"/>
    <w:rsid w:val="00547B12"/>
    <w:rsid w:val="005647E5"/>
    <w:rsid w:val="0058380E"/>
    <w:rsid w:val="00587AA1"/>
    <w:rsid w:val="005904D7"/>
    <w:rsid w:val="00596A41"/>
    <w:rsid w:val="005A069F"/>
    <w:rsid w:val="005A35B8"/>
    <w:rsid w:val="005B7A22"/>
    <w:rsid w:val="005C1D9A"/>
    <w:rsid w:val="005D5AB5"/>
    <w:rsid w:val="005E5202"/>
    <w:rsid w:val="00601B02"/>
    <w:rsid w:val="0062680D"/>
    <w:rsid w:val="006430A8"/>
    <w:rsid w:val="00684FBD"/>
    <w:rsid w:val="00690CE2"/>
    <w:rsid w:val="00695F42"/>
    <w:rsid w:val="006B1FB0"/>
    <w:rsid w:val="006B4AE0"/>
    <w:rsid w:val="006D4075"/>
    <w:rsid w:val="006E4E51"/>
    <w:rsid w:val="006F09D6"/>
    <w:rsid w:val="00705F24"/>
    <w:rsid w:val="0070746B"/>
    <w:rsid w:val="007108F3"/>
    <w:rsid w:val="0071157C"/>
    <w:rsid w:val="007160E6"/>
    <w:rsid w:val="00722809"/>
    <w:rsid w:val="00730DCC"/>
    <w:rsid w:val="00763863"/>
    <w:rsid w:val="00783491"/>
    <w:rsid w:val="0079322E"/>
    <w:rsid w:val="00795E93"/>
    <w:rsid w:val="007A4544"/>
    <w:rsid w:val="007D0779"/>
    <w:rsid w:val="007F7360"/>
    <w:rsid w:val="008062D0"/>
    <w:rsid w:val="0081581E"/>
    <w:rsid w:val="00827627"/>
    <w:rsid w:val="008361D0"/>
    <w:rsid w:val="0087043A"/>
    <w:rsid w:val="008846B5"/>
    <w:rsid w:val="00893E26"/>
    <w:rsid w:val="00896CE0"/>
    <w:rsid w:val="008A6214"/>
    <w:rsid w:val="008B580D"/>
    <w:rsid w:val="008C355D"/>
    <w:rsid w:val="008C49E6"/>
    <w:rsid w:val="008E1450"/>
    <w:rsid w:val="008E2444"/>
    <w:rsid w:val="008F5166"/>
    <w:rsid w:val="0090026C"/>
    <w:rsid w:val="00901C50"/>
    <w:rsid w:val="00913A9E"/>
    <w:rsid w:val="009152E4"/>
    <w:rsid w:val="009361F0"/>
    <w:rsid w:val="00940A57"/>
    <w:rsid w:val="00955FE0"/>
    <w:rsid w:val="00960CA1"/>
    <w:rsid w:val="00964BC1"/>
    <w:rsid w:val="00970195"/>
    <w:rsid w:val="00970A38"/>
    <w:rsid w:val="009717FD"/>
    <w:rsid w:val="00996B29"/>
    <w:rsid w:val="009C19F4"/>
    <w:rsid w:val="00A11020"/>
    <w:rsid w:val="00A336DF"/>
    <w:rsid w:val="00A33DF4"/>
    <w:rsid w:val="00A5042A"/>
    <w:rsid w:val="00A50644"/>
    <w:rsid w:val="00A6133B"/>
    <w:rsid w:val="00A903E3"/>
    <w:rsid w:val="00A97599"/>
    <w:rsid w:val="00AB22E9"/>
    <w:rsid w:val="00AB4EFD"/>
    <w:rsid w:val="00AD194D"/>
    <w:rsid w:val="00AD21E4"/>
    <w:rsid w:val="00AE364A"/>
    <w:rsid w:val="00AE7504"/>
    <w:rsid w:val="00B00BA4"/>
    <w:rsid w:val="00B125FD"/>
    <w:rsid w:val="00B14152"/>
    <w:rsid w:val="00B210D6"/>
    <w:rsid w:val="00B21632"/>
    <w:rsid w:val="00B30198"/>
    <w:rsid w:val="00B76239"/>
    <w:rsid w:val="00B76F57"/>
    <w:rsid w:val="00B9000B"/>
    <w:rsid w:val="00BA6E4C"/>
    <w:rsid w:val="00BB0774"/>
    <w:rsid w:val="00BB1396"/>
    <w:rsid w:val="00BC3315"/>
    <w:rsid w:val="00BD4600"/>
    <w:rsid w:val="00BF2DAA"/>
    <w:rsid w:val="00C15BA5"/>
    <w:rsid w:val="00C31915"/>
    <w:rsid w:val="00C33BA4"/>
    <w:rsid w:val="00C4059B"/>
    <w:rsid w:val="00C44DFE"/>
    <w:rsid w:val="00C7163E"/>
    <w:rsid w:val="00C73A6A"/>
    <w:rsid w:val="00C81385"/>
    <w:rsid w:val="00CA12A3"/>
    <w:rsid w:val="00CA31FB"/>
    <w:rsid w:val="00CA32F5"/>
    <w:rsid w:val="00CA6787"/>
    <w:rsid w:val="00CD05D7"/>
    <w:rsid w:val="00CF21A0"/>
    <w:rsid w:val="00CF4985"/>
    <w:rsid w:val="00D12B34"/>
    <w:rsid w:val="00D176C2"/>
    <w:rsid w:val="00D206C2"/>
    <w:rsid w:val="00D20CC2"/>
    <w:rsid w:val="00D2716B"/>
    <w:rsid w:val="00D32C08"/>
    <w:rsid w:val="00D4460F"/>
    <w:rsid w:val="00D54523"/>
    <w:rsid w:val="00D56AB2"/>
    <w:rsid w:val="00D900EF"/>
    <w:rsid w:val="00D90ADA"/>
    <w:rsid w:val="00DA4BCF"/>
    <w:rsid w:val="00DB011B"/>
    <w:rsid w:val="00DE2A95"/>
    <w:rsid w:val="00DE7948"/>
    <w:rsid w:val="00E1649B"/>
    <w:rsid w:val="00E56D0C"/>
    <w:rsid w:val="00E60311"/>
    <w:rsid w:val="00E81AE9"/>
    <w:rsid w:val="00E81C59"/>
    <w:rsid w:val="00EE0D54"/>
    <w:rsid w:val="00EE5DD0"/>
    <w:rsid w:val="00F03E28"/>
    <w:rsid w:val="00F1120C"/>
    <w:rsid w:val="00F46638"/>
    <w:rsid w:val="00F571FD"/>
    <w:rsid w:val="00F8596B"/>
    <w:rsid w:val="00F94D30"/>
    <w:rsid w:val="00F97FE1"/>
    <w:rsid w:val="00FA2E8F"/>
    <w:rsid w:val="00FB14BA"/>
    <w:rsid w:val="00FB305B"/>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D53C"/>
  <w15:chartTrackingRefBased/>
  <w15:docId w15:val="{211FAD88-341C-4AB3-9C8D-066DAAA5F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academia.stackexchange.com/questions/20358/how-should-i-reference-my-github-repository-with-materials-for-my-paper" TargetMode="External"/><Relationship Id="rId2" Type="http://schemas.openxmlformats.org/officeDocument/2006/relationships/hyperlink" Target="https://github.blog/2014-05-14-improving-github-for-science/"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www.web-of-life.es/" TargetMode="External"/><Relationship Id="rId12" Type="http://schemas.openxmlformats.org/officeDocument/2006/relationships/hyperlink" Target="https://github.com/JoseBSL/Geonet" TargetMode="Externa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ABDB6-CFFB-524A-B6FE-1C7658549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6</Pages>
  <Words>15870</Words>
  <Characters>90461</Characters>
  <Application>Microsoft Macintosh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Jose Lanuza</cp:lastModifiedBy>
  <cp:revision>9</cp:revision>
  <dcterms:created xsi:type="dcterms:W3CDTF">2019-02-07T12:27:00Z</dcterms:created>
  <dcterms:modified xsi:type="dcterms:W3CDTF">2019-02-0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